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4E7EA5">
        <w:rPr>
          <w:lang w:val="es-US"/>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 xml:space="preserve">alcancen el 36.81% de un total proyecto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noProof/>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AB6874" w:rsidRPr="004E7EA5">
        <w:rPr>
          <w:rFonts w:ascii="Times New Roman" w:hAnsi="Times New Roman" w:cs="Times New Roman"/>
          <w:lang w:val="es-US"/>
        </w:rPr>
        <w:t xml:space="preserve">Uno de los </w:t>
      </w:r>
      <w:r w:rsidRPr="004E7EA5">
        <w:rPr>
          <w:rFonts w:ascii="Times New Roman" w:hAnsi="Times New Roman" w:cs="Times New Roman"/>
          <w:lang w:val="es-US"/>
        </w:rPr>
        <w:t>conjuntos de tecnologías</w:t>
      </w:r>
      <w:r w:rsidR="00AB6874" w:rsidRPr="004E7EA5">
        <w:rPr>
          <w:rFonts w:ascii="Times New Roman" w:hAnsi="Times New Roman" w:cs="Times New Roman"/>
          <w:lang w:val="es-US"/>
        </w:rPr>
        <w:t xml:space="preserve"> que ha apoyado para que esto sea posible es Internet </w:t>
      </w:r>
      <w:proofErr w:type="spellStart"/>
      <w:r w:rsidR="00AB6874" w:rsidRPr="004E7EA5">
        <w:rPr>
          <w:rFonts w:ascii="Times New Roman" w:hAnsi="Times New Roman" w:cs="Times New Roman"/>
          <w:lang w:val="es-US"/>
        </w:rPr>
        <w:t>of</w:t>
      </w:r>
      <w:proofErr w:type="spellEnd"/>
      <w:r w:rsidR="00AB6874" w:rsidRPr="004E7EA5">
        <w:rPr>
          <w:rFonts w:ascii="Times New Roman" w:hAnsi="Times New Roman" w:cs="Times New Roman"/>
          <w:lang w:val="es-US"/>
        </w:rPr>
        <w:t xml:space="preserve"> </w:t>
      </w:r>
      <w:proofErr w:type="spellStart"/>
      <w:r w:rsidR="00AB6874" w:rsidRPr="004E7EA5">
        <w:rPr>
          <w:rFonts w:ascii="Times New Roman" w:hAnsi="Times New Roman" w:cs="Times New Roman"/>
          <w:lang w:val="es-US"/>
        </w:rPr>
        <w:t>Things</w:t>
      </w:r>
      <w:proofErr w:type="spellEnd"/>
      <w:r w:rsidR="00AB6874" w:rsidRPr="004E7EA5">
        <w:rPr>
          <w:rFonts w:ascii="Times New Roman" w:hAnsi="Times New Roman" w:cs="Times New Roman"/>
          <w:lang w:val="es-US"/>
        </w:rPr>
        <w:t xml:space="preserve"> (IoT) </w:t>
      </w:r>
      <w:r w:rsidR="00AC1266"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07/978-3-319-47063-4_51","ISBN":"9783319470627","ISSN":"18678211","abstract":"Monitoring of elderly people has drawn attention of healthcare and medical professionals. Various health problems have been attributed to either fall or lack of sleep in the context of elderly people. Falling and sleep problems on a long term basis could eventually lead to sharp deteriorate in health, poor state of health and high cost for covering their health care. In this paper a new accurate and convenient while cost-efficient implementation of a monitoring system is presented. The use of an accelerometer based system was utilized in this work. The targeted device fit for this implementation is a smart watch. The algorithm of both the fall detector and sleep monitor presented in this work have been implemented and tested on multiple subjects. It also includes a database backend which is used to save the information collected from the system for further analysis and can provide healthcare professional with more insight of the person’s life and can help more on further health medication being given to the person.","author":[{"dropping-particle":"","family":"Odunmbaku","given":"Abdulakeem","non-dropping-particle":"","parse-names":false,"suffix":""},{"dropping-particle":"","family":"Rahmani","given":"Amir Mohammad","non-dropping-particle":"","parse-names":false,"suffix":""},{"dropping-particle":"","family":"Liljeberg","given":"Pasi","non-dropping-particle":"","parse-names":false,"suffix":""},{"dropping-particle":"","family":"Tenhunen","given":"Hannu","non-dropping-particle":"","parse-names":false,"suffix":""}],"container-title":"Lecture Notes of the Institute for Computer Sciences, Social-Informatics and Telecommunications Engineering, LNICST","id":"ITEM-1","issued":{"date-parts":[["2016"]]},"page":"473-480","title":"Elderly Monitoring System With Sleep And Fall Detector","type":"paper-conference","volume":"169"},"uris":["http://www.mendeley.com/documents/?uuid=22fe634f-39e4-38e4-9b10-9b06d1d36cc3"]},{"id":"ITEM-2","itemData":{"DOI":"10.1007/978-3-319-60435-0","ISBN":"978-3-319-60434-3","ISSN":"978-3-319-60434-3","abstract":"This book highlights state-of-the-art research on big data and the Internet of Things (IoT), along with related areas to ensure efficient and Internet-compatible IoT systems. It not only discusses big data security and privacy challenges, but also energy-efficient approaches to improving virtual machine placement in cloud computing environments. Big data and the Internet of Things (IoT) are ultimately two sides of the same coin, yet extracting, analyzing and managing IoT data poses a serious challenge. Accordingly, proper analytics infrastructures/platforms should be used to analyze IoT data. Information technology (IT) allows people to upload, retrieve, store and collect information, which ultimately forms big data. The use of big data analytics has grown tremendously in just the past few years. At the same time, the IoT has entered the public consciousness, sparking people’s imaginations as to what a fully connected world can offer. Further, the book discusses the analysis of real-time big data to derive actionable intelligence in enterprise applications in several domains, such as in industry and agriculture. It explores possible automated solutions in daily life, including structures for smart cities and automated home systems based on IoT technology, as well as health care systems that manage large amounts of data (big data) to improve clinical decisions. The book addresses the security and privacy of the IoT and big data technologies, while also revealing the impact of IoT technologies on several scenarios in smart cities design. Intended as a comprehensive introduction, it offers in-depth analysis and provides scientists, engineers and professionals the latest techniques, frameworks and strategies used in IoT and big data technologies. . Preface; Contents; Internet of Things Based Sensor Networks; 1 Internet of Things Based Wireless Body Area Network in Healthcare; Abstract; 1 Introduction; 2 IoT Based WBAN for Healthcare Architecture; 2.1 Sensor Nodes; 2.2 Personal Server (Sink Node); 2.3 Medical Server; 2.4 WBAN Communication Architecture; 2.4.1 Intra-BAN Communications; 2.4.2 Inter-BAN Communication; Infrastructure Based Architecture; Ad Hoc Based Architecture; Inter-BAN Communication Technology; 2.4.3 Beyond-BAN Communication; 3 WBAN Topology; 4 Layers of WBAN; 4.1 Physical Layer; 4.2 MAC Layer; 5 WBAN Routing 5.1 Challenges of Routing in WBANs6 Security in WBANs; 7 WBAN Requirements in IEEE 802.15.6; 8 Challenges and Open Issues of WBANs; 9 …","author":[{"dropping-particle":"","family":"Shahid","given":"Arsalan","non-dropping-particle":"","parse-names":false,"suffix":""},{"dropping-particle":"","family":"Khalid","given":"Bilal","non-dropping-particle":"","parse-names":false,"suffix":""},{"dropping-particle":"","family":"Shaukat","given":"Shahtaj","non-dropping-particle":"","parse-names":false,"suffix":""},{"dropping-particle":"","family":"Ali","given":"Hashim","non-dropping-particle":"","parse-names":false,"suffix":""},{"dropping-particle":"","family":"Qadri","given":"Muhammad Yasir","non-dropping-particle":"","parse-names":false,"suffix":""}],"id":"ITEM-2","issued":{"date-parts":[["2018"]]},"number-of-pages":"335-358","publisher":"Springer, Cham","title":"Internet Of Things and Big Data Analytics Toward Next-Generation Intelligence","type":"book","volume":"30"},"uris":["http://www.mendeley.com/documents/?uuid=3349923c-af47-3eaf-b3ea-b96244790fff"]},{"id":"ITEM-3","itemData":{"DOI":"10.1109/ICIT.2017.7915565","ISBN":"9781509053209","abstract":"© 2017 IEEE. In a world with an accelerated population aging, there is an increasingly interest in developing solutions for the elderly living assistance. The Internet of Things is a new reality that is completely changing our everyday life, and promises to revolutionize modern healthcare by enabling a more personalized, preventive and collaborative form of care. Aiming to combine these two important topics, this work presents an IoT-ready solution for the elderly living assistance which is able to monitor and register patients vital information as well as to provide mechanisms to trigger alarms in emergency situations. Its effective low-power/low-cost and wireless characteristics turns this solution suitable to be used anywhere and by anyone, in a discrete and comfortable wristband. Experiments demonstrated a good system performance for the implemented functionalities, and regarding the autonomy we obtained an average battery lifetime of 306 hours (around 12 days). For the working range, the system have proved to perform well within a range of 60 meters before the out-of-range warning being triggered.","author":[{"dropping-particle":"","family":"Pinto","given":"S.","non-dropping-particle":"","parse-names":false,"suffix":""},{"dropping-particle":"","family":"Cabral","given":"J.","non-dropping-particle":"","parse-names":false,"suffix":""},{"dropping-particle":"","family":"Gomes","given":"T.","non-dropping-particle":"","parse-names":false,"suffix":""}],"container-title":"Proceedings of the IEEE International Conference on Industrial Technology","id":"ITEM-3","issued":{"date-parts":[["2017","3"]]},"page":"1378-1383","publisher":"IEEE","title":"We-Care: An IoT-Based Health Care System For Elderly People","type":"paper-conference"},"uris":["http://www.mendeley.com/documents/?uuid=d2732e90-8f58-35a6-8990-05fdf52aa95e"]},{"id":"ITEM-4","itemData":{"DOI":"10.1007/978-3-030-05532-5_4","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Technology Trends. CITT 2018. 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4","issued":{"date-parts":[["2019","8","29"]]},"page":"41-55","publisher":"Springer, Cham","title":"IoT-Based System to Help Care for Dependent Elderly","type":"chapter"},"uris":["http://www.mendeley.com/documents/?uuid=18b2db8a-e9b5-3c44-a296-dd133c0e04fa"]},{"id":"ITEM-5","itemData":{"DOI":"10.1016/j.jii.2016.03.004","ISSN":"2452414X","abstract":"Extensive research has been dedicated to the exploration of various technologies such as information technologies (IT) in complementing and strengthening existing healthcare services. In particular, the Internet of Things (IoT) has been widely applied to interconnect available medical resources and provide reliable, effective and smart healthcare service to the elderly and patients with a chronic illness. The aim of this paper is to summarize the applications of IoT in the healthcare industry and identify the intelligentization trend and directions of future research in this field. Based on a comprehensive literature review and the discussion of the achievements of the researchers, the advancement of IoT in healthcare systems have been examined from the perspectives of enabling technologies and methodologies, IoT-based smart devices and systems, and diverse applications of IoT in the healthcare industries. Finally, the challenges and prospects of the development of IoT based healthcare systems are discussed in detail.","author":[{"dropping-particle":"","family":"YIN","given":"Yuehong","non-dropping-particle":"","parse-names":false,"suffix":""},{"dropping-particle":"","family":"Zeng","given":"Yan","non-dropping-particle":"","parse-names":false,"suffix":""},{"dropping-particle":"","family":"Chen","given":"Xing","non-dropping-particle":"","parse-names":false,"suffix":""},{"dropping-particle":"","family":"Fan","given":"Yuanjie","non-dropping-particle":"","parse-names":false,"suffix":""}],"container-title":"Journal of Industrial Information Integration","id":"ITEM-5","issued":{"date-parts":[["2016"]]},"page":"3-13","title":"The internet of things in healthcare: An overview","type":"article","volume":"1"},"uris":["http://www.mendeley.com/documents/?uuid=b2273896-25ab-341e-af86-bed379027cd9"]},{"id":"ITEM-6","itemData":{"DOI":"10.1007/s12652-016-0387-y","ISBN":"1420093606","ISSN":"18685145","PMID":"25991216","abstract":"Improvements in life expectancy achieved by technological advancements in the recent decades have increased the proportion of elderly people. Frailty of old age, susceptibility to diseases, and impairments are inevitable issues that these senior adults need to deal with in daily life. Recently, there has been an increasing demand on developing elderly care services utilizing novel technologies, with the aim of providing independent living. Internet of things (IoT), as an advanced paradigm to connect physical and virtual things for enhanced services, has been introduced that can provide significant improvements in remote elderly monitoring. Several efforts have been recently devoted to address elderly care requirements utilizing IoT-based systems. Nevertheless, there still exists a lack of user-centered study from an all-inclusive perspective for investigating the daily needs of senior adults. In this paper, we study the IoT-enabled systems tackling elderly monitoring to categorize the existing approaches from a new perspective and to introduce a hierarchical model for elderly-centered monitoring. We investigate the existing approaches by considering the elderly requirements at the center of the attention. In addition, we evaluate the main objectives and trends in IoT-based elderly monitoring systems in order to pave the way for future systems to improve the quality of elderly's life.","author":[{"dropping-particle":"","family":"Azimi","given":"Iman","non-dropping-particle":"","parse-names":false,"suffix":""},{"dropping-particle":"","family":"Rahmani","given":"Amir M.","non-dropping-particle":"","parse-names":false,"suffix":""},{"dropping-particle":"","family":"Liljeberg","given":"Pasi","non-dropping-particle":"","parse-names":false,"suffix":""},{"dropping-particle":"","family":"Tenhunen","given":"Hannu","non-dropping-particle":"","parse-names":false,"suffix":""}],"container-title":"Journal of Ambient Intelligence and Humanized Computing","id":"ITEM-6","issue":"2","issued":{"date-parts":[["2017","4","20"]]},"page":"273-289","publisher":"Springer Berlin Heidelberg","title":"Internet Of Things For Remote Elderly Monitoring: A Study From User-Centered Perspective","type":"article-journal","volume":"8"},"uris":["http://www.mendeley.com/documents/?uuid=13a73f8e-bffe-3227-8e52-683b8c7aa40e"]},{"id":"ITEM-7","itemData":{"DOI":"10.1016/j.ergon.2018.02.002","ISSN":"18728219","abstract":"Aging population ratios are rising significantly. Health monitoring systems (HMS) in smart environments have evolved rapidly to become a viable alternative to traditional healthcare solutions. The aim of HMS is to not only reduce costs but to also provide timely e-health services to individuals wishing to maintain their independence. In this way, elderly people can avoid, for as long as possible, any interaction with healthcare institutions (e.g. nursing homes and hospitals), which in turn reduces pressure on the health system. To fully realise this vision of seamless e-health services supporting people in need of them, a number of challenges that need further investigation still exist. To this end, we provide an overview of the current state of the art for smart health monitoring systems. We review HMS in smart environments from a general perspective and with a particular focus on systems for the elderly and dependent people. We look at the challenges for these systems from the perspective of developing the technology itself, system requirements, system design and modelling. We present a consolidated picture of the most important functions and services offered by HMS for monitoring and detecting human behaviour including its concepts, approaches, and processing techniques. Moreover, we provide an extensive, in-depth analysis and evaluation of the existing research findings in the area of e-health systems. Finally, we present challenges and open issues facing the smart HMS field and we make recommendations on how to improve future systems.","author":[{"dropping-particle":"","family":"Mshali","given":"Haider","non-dropping-particle":"","parse-names":false,"suffix":""},{"dropping-particle":"","family":"Lemlouma","given":"Tayeb","non-dropping-particle":"","parse-names":false,"suffix":""},{"dropping-particle":"","family":"Moloney","given":"Maria","non-dropping-particle":"","parse-names":false,"suffix":""},{"dropping-particle":"","family":"Magoni","given":"Damien","non-dropping-particle":"","parse-names":false,"suffix":""}],"container-title":"International Journal of Industrial Ergonomics","id":"ITEM-7","issued":{"date-parts":[["2018","7"]]},"page":"26-56","title":"A Survey On Health Monitoring Systems For Health Smart Homes","type":"article","volume":"66"},"uris":["http://www.mendeley.com/documents/?uuid=c79041fd-7a96-3635-ae8c-57bb475b224a"]},{"id":"ITEM-8","itemData":{"DOI":"10.1109/IWCIM.2015.7347091","ISBN":"978-1-4673-8457-5","abstract":"Monitoring individuals at risk is one of the great challenges of modern society, especially because the number of people who work and generate income assets in society has decreased while the number of the inactive population has increased. Increased life expectancy of the elderly and the technological evolution led to innovative and effective solutions for in-home monitoring and treatment of patients with chronical diseases. In this paper, a survey of Internet of Things (IoT) and its applications to e-Health is presented along with a case study using the K53 Tower System platform for e-Health. This platform offers a broad range of technologies for body area network (BAN) measurements and communications in healthcare and other medical applications. This paper proposes novel solutions to monitor people at risk, focusing on two fundamental and very important aspects: prevention as well as effective intervention in cases of medical emergency.","author":[{"dropping-particle":"","family":"Chiuchisan","given":"I","non-dropping-particle":"","parse-names":false,"suffix":""},{"dropping-particle":"","family":"Chiuchisan","given":"I","non-dropping-particle":"","parse-names":false,"suffix":""},{"dropping-particle":"","family":"Dimian","given":"M","non-dropping-particle":"","parse-names":false,"suffix":""}],"container-title":"2015 International Workshop on Computational Intelligence for Multimedia Understanding (IWCIM)","id":"ITEM-8","issued":{"date-parts":[["2015"]]},"page":"1-5","title":"Internet Of Things For E-Health: An Approach To Medical Applications","type":"article-journal"},"uris":["http://www.mendeley.com/documents/?uuid=bd9816bf-dc8d-482f-aa48-fc908e436849"]}],"mendeley":{"formattedCitation":"[4]–[11]","plainTextFormattedCitation":"[4]–[11]","previouslyFormattedCitation":"[4]–[11]"},"properties":{"noteIndex":0},"schema":"https://github.com/citation-style-language/schema/raw/master/csl-citation.json"}</w:instrText>
      </w:r>
      <w:r w:rsidR="00AC1266"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4]–[11]</w:t>
      </w:r>
      <w:r w:rsidR="00AC1266" w:rsidRPr="004E7EA5">
        <w:rPr>
          <w:rFonts w:ascii="Times New Roman" w:hAnsi="Times New Roman" w:cs="Times New Roman"/>
          <w:lang w:val="es-US"/>
        </w:rPr>
        <w:fldChar w:fldCharType="end"/>
      </w:r>
      <w:r w:rsidR="00421697" w:rsidRPr="004E7EA5">
        <w:rPr>
          <w:rFonts w:ascii="Times New Roman" w:hAnsi="Times New Roman" w:cs="Times New Roman"/>
          <w:lang w:val="es-US"/>
        </w:rPr>
        <w:t>. IoT es uno de los paradigmas que ha revolucionado</w:t>
      </w:r>
      <w:r w:rsidR="007837D7" w:rsidRPr="004E7EA5">
        <w:rPr>
          <w:rFonts w:ascii="Times New Roman" w:hAnsi="Times New Roman" w:cs="Times New Roman"/>
          <w:lang w:val="es-US"/>
        </w:rPr>
        <w:t xml:space="preserve"> nuestro entorno</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2716D8" w:rsidRPr="004E7EA5">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id":"ITEM-3","issued":{"date-parts":[["2020"]]},"page":"41-55","publisher":"Comunications in Computer and Information Science","title":"TDDM4IoTS: A Test-Driven Development Methodology for Internet of Things (IoT)-Based Systems","type":"chapter","volume":"1193 CCIS"},"uris":["http://www.mendeley.com/documents/?uuid=63d3b9f9-5a98-4dd0-9dcb-515dc2680736"]}],"mendeley":{"formattedCitation":"[12]–[14]","plainTextFormattedCitation":"[12]–[14]","previouslyFormattedCitation":"[12]–[14]"},"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5A2C1A" w:rsidRPr="004E7EA5">
        <w:rPr>
          <w:rFonts w:ascii="Times New Roman" w:hAnsi="Times New Roman" w:cs="Times New Roman"/>
          <w:noProof/>
          <w:lang w:val="es-US"/>
        </w:rPr>
        <w:t>[12]–[14]</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l campo de</w:t>
      </w:r>
      <w:r w:rsidR="005A2C1A" w:rsidRPr="004E7EA5">
        <w:rPr>
          <w:rFonts w:ascii="Times New Roman" w:hAnsi="Times New Roman" w:cs="Times New Roman"/>
          <w:lang w:val="es-US"/>
        </w:rPr>
        <w:t xml:space="preserve"> la salud </w:t>
      </w:r>
      <w:r w:rsidRPr="004E7EA5">
        <w:rPr>
          <w:rFonts w:ascii="Times New Roman" w:hAnsi="Times New Roman" w:cs="Times New Roman"/>
          <w:lang w:val="es-US"/>
        </w:rPr>
        <w:t>tenemos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enfocado a personas mayores, así como su </w:t>
      </w:r>
      <w:r w:rsidRPr="004E7EA5">
        <w:rPr>
          <w:rFonts w:ascii="Times New Roman" w:hAnsi="Times New Roman" w:cs="Times New Roman"/>
          <w:lang w:val="es-US"/>
        </w:rPr>
        <w:t>cuidado</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6D0AE5" w:rsidRPr="004E7EA5">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IOT.2019.2903530","ISSN":"23274662","abstract":"An efficient algorithm for the heartbeat detection in the Internet of Things (IoT) health-care system remains a challenging issue due to incurred random variations. The QRS complex reflects the electrical activity within the heart during the ventricular contraction. Although recently many QRS complex detection methods have been proposed with different features, their real-time implementations in low-cost portable platforms are still problems due to limited hardware resources. As a result, it is difficult to provide the accuracy level required for medical applications. By contrast, this paper focuses on developing a new method based on the Bayesian framework to provide a real-time and accurate QRS complex detector. More specifically, we propose a new algorithm with two stages, i.e., variance-based detection (VBD) and maximum-likelihood estimation (MLE), to detect QRS complexes. Furthermore, simulations with the benchmark MIT-BIH arrhythmia and QT databases verify the advantage of being easily portable to different databases using the proposed approach.","author":[{"dropping-particle":"","family":"Chin","given":"Wen Long","non-dropping-particle":"","parse-names":false,"suffix":""},{"dropping-particle":"","family":"Chang","given":"Cheng Chieh","non-dropping-particle":"","parse-names":false,"suffix":""},{"dropping-particle":"","family":"Tseng","given":"Cheng Lung","non-dropping-particle":"","parse-names":false,"suffix":""},{"dropping-particle":"","family":"Huang","given":"Ying Zhe","non-dropping-particle":"","parse-names":false,"suffix":""},{"dropping-particle":"","family":"Jiang","given":"Tao","non-dropping-particle":"","parse-names":false,"suffix":""}],"container-title":"IEEE Internet of Things Journal","id":"ITEM-2","issue":"3","issued":{"date-parts":[["2019"]]},"page":"5540-5549","title":"Bayesian real-time QrS complex detector for healthcare system","type":"article-journal","volume":"6"},"uris":["http://www.mendeley.com/documents/?uuid=2df3ad68-2fe1-4cee-a33d-30df4fc9dd5c"]},{"id":"ITEM-3","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3","issue":"3","issued":{"date-parts":[["2018"]]},"page":"3030-3037","title":"Building caring healthcare systems in the Internet of Things","type":"article-journal","volume":"12"},"uris":["http://www.mendeley.com/documents/?uuid=76a05c37-0647-42b1-8e52-2f9bd0794aac"]},{"id":"ITEM-4","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4","issued":{"date-parts":[["2017"]]},"page":"33-44","title":"Wearable IoT sensor based healthcare system for identifying and controlling chikungunya virus","type":"article-journal","volume":"91"},"uris":["http://www.mendeley.com/documents/?uuid=d2d44ee1-3c0d-44b7-bbd4-0c1f4042a322"]},{"id":"ITEM-5","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5","issued":{"date-parts":[["2017"]]},"number-of-pages":"352-356","title":"Enhancing healthcare using m-Care box (Monitoring non-compliance of medication)","type":"book"},"uris":["http://www.mendeley.com/documents/?uuid=117ebe81-effd-4cf7-8acf-513ac45d6927"]},{"id":"ITEM-6","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6","issued":{"date-parts":[["2020","2","7"]]},"page":"100173","publisher":"Elsevier BV","title":"Healthcare and Patient Monitoring Using IoT","type":"article-journal"},"uris":["http://www.mendeley.com/documents/?uuid=6a1ff934-5b8a-3722-9622-91ccb9dfe684"]},{"id":"ITEM-7","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7","issued":{"date-parts":[["2016"]]},"page":"1","publisher":"ACM Press","publisher-place":"New York, New York, USA","title":"Keynote Talk: Harnessing Health IoT For Smart Healthcare","type":"paper-conference"},"uris":["http://www.mendeley.com/documents/?uuid=d652567c-fe46-3d66-93b1-3821c2e7cd5e"]},{"id":"ITEM-8","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8","issued":{"date-parts":[["2016"]]},"page":"1-5","title":"IoT For Remote Elderly Patient Care Based On Fuzzy Logic","type":"article-journal"},"uris":["http://www.mendeley.com/documents/?uuid=e15da09e-be30-40db-b41a-478b58a52cc4"]}],"mendeley":{"formattedCitation":"[15]–[22]","plainTextFormattedCitation":"[15]–[22]","previouslyFormattedCitation":"[15]–[22]"},"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6D0AE5" w:rsidRPr="004E7EA5">
        <w:rPr>
          <w:rFonts w:ascii="Times New Roman" w:hAnsi="Times New Roman" w:cs="Times New Roman"/>
          <w:noProof/>
          <w:lang w:val="es-US"/>
        </w:rPr>
        <w:t>[15]–[22]</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w:t>
      </w:r>
      <w:r w:rsidR="002716D8" w:rsidRPr="004E7EA5">
        <w:rPr>
          <w:rFonts w:ascii="Times New Roman" w:hAnsi="Times New Roman" w:cs="Times New Roman"/>
          <w:lang w:val="es-US"/>
        </w:rPr>
        <w:lastRenderedPageBreak/>
        <w:t xml:space="preserve">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724C5C" w:rsidRPr="004E7EA5">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BA7014" w:rsidRPr="004E7EA5">
        <w:rPr>
          <w:rFonts w:ascii="Times New Roman" w:hAnsi="Times New Roman" w:cs="Times New Roman"/>
          <w:noProof/>
          <w:lang w:val="es-US"/>
        </w:rPr>
        <w:t>[23]–[25]</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62659B"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olvido de la ingesta de medicamentos, se agrava al existir probabilidades de ingerir medicamentos erróneos. Esto puede suceder en </w:t>
      </w:r>
      <w:r w:rsidR="00BA7014" w:rsidRPr="004E7EA5">
        <w:rPr>
          <w:rFonts w:ascii="Times New Roman" w:hAnsi="Times New Roman" w:cs="Times New Roman"/>
          <w:lang w:val="es-US"/>
        </w:rPr>
        <w:t xml:space="preserve">los hogares que conviven varias personas </w:t>
      </w:r>
      <w:r w:rsidRPr="004E7EA5">
        <w:rPr>
          <w:rFonts w:ascii="Times New Roman" w:hAnsi="Times New Roman" w:cs="Times New Roman"/>
          <w:lang w:val="es-US"/>
        </w:rPr>
        <w:t xml:space="preserve">a quienes se les ha prescrito algún medicamento. </w:t>
      </w:r>
      <w:r w:rsidR="00BA7014" w:rsidRPr="004E7EA5">
        <w:rPr>
          <w:rFonts w:ascii="Times New Roman" w:hAnsi="Times New Roman" w:cs="Times New Roman"/>
          <w:lang w:val="es-US"/>
        </w:rPr>
        <w:t xml:space="preserve">El presente documento 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Pr="004E7EA5">
        <w:rPr>
          <w:rFonts w:ascii="Times New Roman" w:hAnsi="Times New Roman" w:cs="Times New Roman"/>
          <w:lang w:val="es-US"/>
        </w:rPr>
        <w:t xml:space="preserve"> en 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 Además, consta de una aplicación móvil que el cuidador o la persona responsable utiliza para configurar al pastillero con los datos del paciente y los horarios.</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Pr="004E7EA5"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D74413" w:rsidRPr="004E7EA5">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26], [27]","plainTextFormattedCitation":"[26], [27]","previouslyFormattedCitation":"[26], [27]"},"properties":{"noteIndex":0},"schema":"https://github.com/citation-style-language/schema/raw/master/csl-citation.json"}</w:instrText>
      </w:r>
      <w:r w:rsidRPr="004E7EA5">
        <w:rPr>
          <w:rFonts w:ascii="Times New Roman" w:hAnsi="Times New Roman" w:cs="Times New Roman"/>
          <w:lang w:val="es-US"/>
        </w:rPr>
        <w:fldChar w:fldCharType="separate"/>
      </w:r>
      <w:r w:rsidR="003F2898" w:rsidRPr="004E7EA5">
        <w:rPr>
          <w:rFonts w:ascii="Times New Roman" w:hAnsi="Times New Roman" w:cs="Times New Roman"/>
          <w:noProof/>
          <w:lang w:val="es-US"/>
        </w:rPr>
        <w:t>[26], [27]</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B9245C" w:rsidRPr="004E7EA5">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28]","plainTextFormattedCitation":"[28]","previouslyFormattedCitation":"[28]"},"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D74413" w:rsidRPr="004E7EA5">
        <w:rPr>
          <w:rFonts w:ascii="Times New Roman" w:hAnsi="Times New Roman" w:cs="Times New Roman"/>
          <w:noProof/>
          <w:lang w:val="es-US"/>
        </w:rPr>
        <w:t>[28]</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5F5728" w:rsidRPr="004E7EA5"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29]","plainTextFormattedCitation":"[29]","previouslyFormattedCitation":"[29]"},"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F023E3" w:rsidRPr="004E7EA5">
        <w:rPr>
          <w:rFonts w:ascii="Times New Roman" w:hAnsi="Times New Roman" w:cs="Times New Roman"/>
          <w:noProof/>
          <w:lang w:val="es-US"/>
        </w:rPr>
        <w:t>[29]</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Applied Technologies. ICAT 2019. 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chapter","volume":"1194"},"uris":["http://www.mendeley.com/documents/?uuid=729f4fcd-74d4-37a6-9c06-c39a57a484bc"]}],"mendeley":{"formattedCitation":"[30]","plainTextFormattedCitation":"[30]","previouslyFormattedCitation":"[30]"},"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noProof/>
          <w:lang w:val="es-US"/>
        </w:rPr>
        <w:t>[30]</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ciertas actividades cotidianas. La mencionada silla está equipada con reproductores de sonido y con un dispositivo de vibración, que sirven para emitir el mensaje del recordatorio de </w:t>
      </w:r>
      <w:r w:rsidR="00B549F5" w:rsidRPr="004E7EA5">
        <w:rPr>
          <w:rFonts w:ascii="Times New Roman" w:hAnsi="Times New Roman" w:cs="Times New Roman"/>
          <w:lang w:val="es-US"/>
        </w:rPr>
        <w:t>voz</w:t>
      </w:r>
      <w:r w:rsidR="00B9245C" w:rsidRPr="004E7EA5">
        <w:rPr>
          <w:rFonts w:ascii="Times New Roman" w:hAnsi="Times New Roman" w:cs="Times New Roman"/>
          <w:lang w:val="es-US"/>
        </w:rPr>
        <w:t xml:space="preserve"> y que a su vez la silla produzca vibración. De esta manera el adulto mayor escucha el mensaje y si se encuentra sentado sobre la silla, sentirá la vibración como una segunda forma de alerta sobre las actividades que debe realizar</w:t>
      </w:r>
      <w:r w:rsidR="00B549F5" w:rsidRPr="004E7EA5">
        <w:rPr>
          <w:rFonts w:ascii="Times New Roman" w:hAnsi="Times New Roman" w:cs="Times New Roman"/>
          <w:lang w:val="es-US"/>
        </w:rPr>
        <w:t>. U</w:t>
      </w:r>
      <w:r w:rsidR="00B9245C" w:rsidRPr="004E7EA5">
        <w:rPr>
          <w:rFonts w:ascii="Times New Roman" w:hAnsi="Times New Roman" w:cs="Times New Roman"/>
          <w:lang w:val="es-US"/>
        </w:rPr>
        <w:t xml:space="preserve">n trabajo similar es presentado en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d":{"date-parts":[["2019"]]},"publisher-place":"Guayaquil","title":"A Ubiquitous Photo Frame To Provide Reminders To Older Adults","type":"report"},"uris":["http://www.mendeley.com/documents/?uuid=9016e5a7-9dcc-4ce3-9f56-9a5e1f2669ef"]}],"mendeley":{"formattedCitation":"[31]","plainTextFormattedCitation":"[31]","previouslyFormattedCitation":"[31]"},"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noProof/>
          <w:lang w:val="es-US"/>
        </w:rPr>
        <w:t>[31]</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que consiste en un cuadro de fotos para emitir los recordatorios</w:t>
      </w:r>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Applied Technologies. ICAT 2019. 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chapter","volume":"1194"},"uris":["http://www.mendeley.com/documents/?uuid=729f4fcd-74d4-37a6-9c06-c39a57a484bc"]}],"mendeley":{"formattedCitation":"[30]","plainTextFormattedCitation":"[30]","previouslyFormattedCitation":"[30]"},"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noProof/>
          <w:lang w:val="es-US"/>
        </w:rPr>
        <w:t>[30]</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fldChar w:fldCharType="begin" w:fldLock="1"/>
      </w:r>
      <w:r w:rsidR="00B549F5" w:rsidRPr="004E7EA5">
        <w:rPr>
          <w:rFonts w:ascii="Times New Roman" w:hAnsi="Times New Roman" w:cs="Times New Roman"/>
          <w:lang w:val="es-US"/>
        </w:rPr>
        <w:instrText>ADDIN CSL_CITATION {"citationItems":[{"id":"ITEM-1","itemData":{"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d":{"date-parts":[["2019"]]},"publisher-place":"Guayaquil","title":"A Ubiquitous Photo Frame To Provide Reminders To Older Adults","type":"report"},"uris":["http://www.mendeley.com/documents/?uuid=9016e5a7-9dcc-4ce3-9f56-9a5e1f2669ef"]}],"mendeley":{"formattedCitation":"[31]","plainTextFormattedCitation":"[31]","previouslyFormattedCitation":"[31]"},"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F023E3" w:rsidRPr="004E7EA5">
        <w:rPr>
          <w:rFonts w:ascii="Times New Roman" w:hAnsi="Times New Roman" w:cs="Times New Roman"/>
          <w:noProof/>
          <w:lang w:val="es-US"/>
        </w:rPr>
        <w:t>[31]</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n utilizado objetos cotidianos que emiten recordatorios a los adultos mayores sin que ellos ejerzan alguna acción al respecto</w:t>
      </w:r>
      <w:r w:rsidR="00924CEE" w:rsidRPr="004E7EA5">
        <w:rPr>
          <w:rFonts w:ascii="Times New Roman" w:hAnsi="Times New Roman" w:cs="Times New Roman"/>
          <w:lang w:val="es-US"/>
        </w:rPr>
        <w:t>, sin embargo la función de ambos sistemas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C3199" w:rsidRPr="004E7EA5" w:rsidRDefault="00F023E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os problemas de pérdida de memoria agravan el estilo de vida de las personas especialmente cuando se trata de consumir sus medicamentos a tiempo, de manera constante y de manera correcta</w:t>
      </w:r>
      <w:r w:rsidR="00F8698F" w:rsidRPr="004E7EA5">
        <w:rPr>
          <w:rFonts w:ascii="Times New Roman" w:hAnsi="Times New Roman" w:cs="Times New Roman"/>
          <w:lang w:val="es-US"/>
        </w:rPr>
        <w:t xml:space="preserve">. </w:t>
      </w:r>
      <w:r w:rsidRPr="004E7EA5">
        <w:rPr>
          <w:rFonts w:ascii="Times New Roman" w:hAnsi="Times New Roman" w:cs="Times New Roman"/>
          <w:lang w:val="es-US"/>
        </w:rPr>
        <w:t xml:space="preserve">Se han desarrollado IoTS motivados </w:t>
      </w:r>
      <w:r w:rsidR="009B75C6" w:rsidRPr="004E7EA5">
        <w:rPr>
          <w:rFonts w:ascii="Times New Roman" w:hAnsi="Times New Roman" w:cs="Times New Roman"/>
          <w:lang w:val="es-US"/>
        </w:rPr>
        <w:t>específicamente a</w:t>
      </w:r>
      <w:r w:rsidRPr="004E7EA5">
        <w:rPr>
          <w:rFonts w:ascii="Times New Roman" w:hAnsi="Times New Roman" w:cs="Times New Roman"/>
          <w:lang w:val="es-US"/>
        </w:rPr>
        <w:t xml:space="preserve"> resolver este problema</w:t>
      </w:r>
      <w:r w:rsidR="009B75C6" w:rsidRPr="004E7EA5">
        <w:rPr>
          <w:rFonts w:ascii="Times New Roman" w:hAnsi="Times New Roman" w:cs="Times New Roman"/>
          <w:lang w:val="es-US"/>
        </w:rPr>
        <w:t xml:space="preserve">. </w:t>
      </w:r>
      <w:r w:rsidR="00B549F5" w:rsidRPr="004E7EA5">
        <w:rPr>
          <w:rFonts w:ascii="Times New Roman" w:hAnsi="Times New Roman" w:cs="Times New Roman"/>
          <w:lang w:val="es-US"/>
        </w:rPr>
        <w:t xml:space="preserve">En </w:t>
      </w:r>
      <w:r w:rsidR="00B549F5" w:rsidRPr="004E7EA5">
        <w:rPr>
          <w:rFonts w:ascii="Times New Roman" w:hAnsi="Times New Roman" w:cs="Times New Roman"/>
          <w:lang w:val="es-US"/>
        </w:rPr>
        <w:fldChar w:fldCharType="begin" w:fldLock="1"/>
      </w:r>
      <w:r w:rsidR="0029630A" w:rsidRPr="004E7EA5">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2]","plainTextFormattedCitation":"[32]","previouslyFormattedCitation":"[32]"},"properties":{"noteIndex":0},"schema":"https://github.com/citation-style-language/schema/raw/master/csl-citation.json"}</w:instrText>
      </w:r>
      <w:r w:rsidR="00B549F5" w:rsidRPr="004E7EA5">
        <w:rPr>
          <w:rFonts w:ascii="Times New Roman" w:hAnsi="Times New Roman" w:cs="Times New Roman"/>
          <w:lang w:val="es-US"/>
        </w:rPr>
        <w:fldChar w:fldCharType="separate"/>
      </w:r>
      <w:r w:rsidR="00B549F5" w:rsidRPr="004E7EA5">
        <w:rPr>
          <w:rFonts w:ascii="Times New Roman" w:hAnsi="Times New Roman" w:cs="Times New Roman"/>
          <w:noProof/>
          <w:lang w:val="es-US"/>
        </w:rPr>
        <w:t>[32]</w:t>
      </w:r>
      <w:r w:rsidR="00B549F5" w:rsidRPr="004E7EA5">
        <w:rPr>
          <w:rFonts w:ascii="Times New Roman" w:hAnsi="Times New Roman" w:cs="Times New Roman"/>
          <w:lang w:val="es-US"/>
        </w:rPr>
        <w:fldChar w:fldCharType="end"/>
      </w:r>
      <w:r w:rsidR="00B549F5" w:rsidRPr="004E7EA5">
        <w:rPr>
          <w:rFonts w:ascii="Times New Roman" w:hAnsi="Times New Roman" w:cs="Times New Roman"/>
          <w:lang w:val="es-US"/>
        </w:rPr>
        <w:t xml:space="preserve"> presentan a Smart Medicine </w:t>
      </w:r>
      <w:proofErr w:type="spellStart"/>
      <w:r w:rsidR="00B549F5" w:rsidRPr="004E7EA5">
        <w:rPr>
          <w:rFonts w:ascii="Times New Roman" w:hAnsi="Times New Roman" w:cs="Times New Roman"/>
          <w:lang w:val="es-US"/>
        </w:rPr>
        <w:t>Dispenser</w:t>
      </w:r>
      <w:proofErr w:type="spellEnd"/>
      <w:r w:rsidR="00B549F5" w:rsidRPr="004E7EA5">
        <w:rPr>
          <w:rFonts w:ascii="Times New Roman" w:hAnsi="Times New Roman" w:cs="Times New Roman"/>
          <w:lang w:val="es-US"/>
        </w:rPr>
        <w:t xml:space="preserve"> (SMD)</w:t>
      </w:r>
      <w:r w:rsidR="00201672" w:rsidRPr="004E7EA5">
        <w:rPr>
          <w:rFonts w:ascii="Times New Roman" w:hAnsi="Times New Roman" w:cs="Times New Roman"/>
          <w:lang w:val="es-US"/>
        </w:rPr>
        <w:t>. SMD</w:t>
      </w:r>
      <w:r w:rsidR="005F104B" w:rsidRPr="004E7EA5">
        <w:rPr>
          <w:rFonts w:ascii="Times New Roman" w:hAnsi="Times New Roman" w:cs="Times New Roman"/>
          <w:lang w:val="es-US"/>
        </w:rPr>
        <w:t xml:space="preserve"> es un dispensador de medicamentos</w:t>
      </w:r>
      <w:r w:rsidR="006B7AD2" w:rsidRPr="004E7EA5">
        <w:rPr>
          <w:rFonts w:ascii="Times New Roman" w:hAnsi="Times New Roman" w:cs="Times New Roman"/>
          <w:lang w:val="es-US"/>
        </w:rPr>
        <w:t xml:space="preserve"> que </w:t>
      </w:r>
      <w:r w:rsidR="001C3199" w:rsidRPr="004E7EA5">
        <w:rPr>
          <w:rFonts w:ascii="Times New Roman" w:hAnsi="Times New Roman" w:cs="Times New Roman"/>
          <w:lang w:val="es-US"/>
        </w:rPr>
        <w:t>contiene</w:t>
      </w:r>
      <w:r w:rsidR="006B7AD2" w:rsidRPr="004E7EA5">
        <w:rPr>
          <w:rFonts w:ascii="Times New Roman" w:hAnsi="Times New Roman" w:cs="Times New Roman"/>
          <w:lang w:val="es-US"/>
        </w:rPr>
        <w:t xml:space="preserve"> los medicamentos </w:t>
      </w:r>
      <w:r w:rsidR="001C3199" w:rsidRPr="004E7EA5">
        <w:rPr>
          <w:rFonts w:ascii="Times New Roman" w:hAnsi="Times New Roman" w:cs="Times New Roman"/>
          <w:lang w:val="es-US"/>
        </w:rPr>
        <w:t xml:space="preserve">que </w:t>
      </w:r>
      <w:r w:rsidR="00993C37">
        <w:rPr>
          <w:rFonts w:ascii="Times New Roman" w:hAnsi="Times New Roman" w:cs="Times New Roman"/>
          <w:lang w:val="es-US"/>
        </w:rPr>
        <w:t xml:space="preserve">son </w:t>
      </w:r>
      <w:r w:rsidR="001C3199" w:rsidRPr="004E7EA5">
        <w:rPr>
          <w:rFonts w:ascii="Times New Roman" w:hAnsi="Times New Roman" w:cs="Times New Roman"/>
          <w:lang w:val="es-US"/>
        </w:rPr>
        <w:t>proporciona</w:t>
      </w:r>
      <w:r w:rsidR="00993C37">
        <w:rPr>
          <w:rFonts w:ascii="Times New Roman" w:hAnsi="Times New Roman" w:cs="Times New Roman"/>
          <w:lang w:val="es-US"/>
        </w:rPr>
        <w:t>dos</w:t>
      </w:r>
      <w:r w:rsidR="001C3199" w:rsidRPr="004E7EA5">
        <w:rPr>
          <w:rFonts w:ascii="Times New Roman" w:hAnsi="Times New Roman" w:cs="Times New Roman"/>
          <w:lang w:val="es-US"/>
        </w:rPr>
        <w:t xml:space="preserve"> automáticamente en los horarios establecidos. Trabaja bajo dos modos</w:t>
      </w:r>
      <w:r w:rsidR="00C526A5" w:rsidRPr="004E7EA5">
        <w:rPr>
          <w:rFonts w:ascii="Times New Roman" w:hAnsi="Times New Roman" w:cs="Times New Roman"/>
          <w:lang w:val="es-US"/>
        </w:rPr>
        <w:t>. (1)</w:t>
      </w:r>
      <w:r w:rsidR="001C3199" w:rsidRPr="004E7EA5">
        <w:rPr>
          <w:rFonts w:ascii="Times New Roman" w:hAnsi="Times New Roman" w:cs="Times New Roman"/>
          <w:lang w:val="es-US"/>
        </w:rPr>
        <w:t xml:space="preserve"> modo cuidador </w:t>
      </w:r>
      <w:r w:rsidR="00C526A5" w:rsidRPr="004E7EA5">
        <w:rPr>
          <w:rFonts w:ascii="Times New Roman" w:hAnsi="Times New Roman" w:cs="Times New Roman"/>
          <w:lang w:val="es-US"/>
        </w:rPr>
        <w:t xml:space="preserve">para recargar los medicamentos, y (2) </w:t>
      </w:r>
      <w:r w:rsidR="001C3199" w:rsidRPr="004E7EA5">
        <w:rPr>
          <w:rFonts w:ascii="Times New Roman" w:hAnsi="Times New Roman" w:cs="Times New Roman"/>
          <w:lang w:val="es-US"/>
        </w:rPr>
        <w:t>modo paciente</w:t>
      </w:r>
      <w:r w:rsidR="00C526A5" w:rsidRPr="004E7EA5">
        <w:rPr>
          <w:rFonts w:ascii="Times New Roman" w:hAnsi="Times New Roman" w:cs="Times New Roman"/>
          <w:lang w:val="es-US"/>
        </w:rPr>
        <w:t xml:space="preserve"> para la ingesta de medicamentos</w:t>
      </w:r>
      <w:r w:rsidR="001C3199" w:rsidRPr="004E7EA5">
        <w:rPr>
          <w:rFonts w:ascii="Times New Roman" w:hAnsi="Times New Roman" w:cs="Times New Roman"/>
          <w:lang w:val="es-US"/>
        </w:rPr>
        <w:t>.</w:t>
      </w:r>
      <w:r w:rsidR="00C526A5" w:rsidRPr="004E7EA5">
        <w:rPr>
          <w:rFonts w:ascii="Times New Roman" w:hAnsi="Times New Roman" w:cs="Times New Roman"/>
          <w:lang w:val="es-US"/>
        </w:rPr>
        <w:t xml:space="preserve"> Este sistema no emite recordatorios de medicamentos, sino que el sistema debe reconocer al paciente en el momento de que está programada la ingesta de medicamentos.</w:t>
      </w:r>
    </w:p>
    <w:p w:rsidR="00576A8C"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00ED0134">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3]","plainTextFormattedCitation":"[33]","previouslyFormattedCitation":"[33]"},"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33]</w:t>
      </w:r>
      <w:r w:rsidRPr="004E7EA5">
        <w:rPr>
          <w:rFonts w:ascii="Times New Roman" w:hAnsi="Times New Roman" w:cs="Times New Roman"/>
          <w:lang w:val="es-US"/>
        </w:rPr>
        <w:fldChar w:fldCharType="end"/>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es </w:t>
      </w:r>
      <w:r w:rsidR="002D1D11" w:rsidRPr="004E7EA5">
        <w:rPr>
          <w:rFonts w:ascii="Times New Roman" w:hAnsi="Times New Roman" w:cs="Times New Roman"/>
          <w:lang w:val="es-US"/>
        </w:rPr>
        <w:t xml:space="preserve">desbloquea 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w:t>
      </w:r>
      <w:r w:rsidR="002D1D11" w:rsidRPr="004E7EA5">
        <w:rPr>
          <w:rFonts w:ascii="Times New Roman" w:hAnsi="Times New Roman" w:cs="Times New Roman"/>
          <w:lang w:val="es-US"/>
        </w:rPr>
        <w:lastRenderedPageBreak/>
        <w:t xml:space="preserve">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ED0134" w:rsidRDefault="00ED0134"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A2006F">
        <w:rPr>
          <w:rFonts w:ascii="Times New Roman" w:hAnsi="Times New Roman" w:cs="Times New Roman"/>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4]","plainTextFormattedCitation":"[34]","previouslyFormattedCitation":"[34]"},"properties":{"noteIndex":0},"schema":"https://github.com/citation-style-language/schema/raw/master/csl-citation.json"}</w:instrText>
      </w:r>
      <w:r>
        <w:rPr>
          <w:rFonts w:ascii="Times New Roman" w:hAnsi="Times New Roman" w:cs="Times New Roman"/>
          <w:lang w:val="es-US"/>
        </w:rPr>
        <w:fldChar w:fldCharType="separate"/>
      </w:r>
      <w:r w:rsidRPr="00ED0134">
        <w:rPr>
          <w:rFonts w:ascii="Times New Roman" w:hAnsi="Times New Roman" w:cs="Times New Roman"/>
          <w:noProof/>
          <w:lang w:val="es-US"/>
        </w:rPr>
        <w:t>[34]</w:t>
      </w:r>
      <w:r>
        <w:rPr>
          <w:rFonts w:ascii="Times New Roman" w:hAnsi="Times New Roman" w:cs="Times New Roman"/>
          <w:lang w:val="es-US"/>
        </w:rPr>
        <w:fldChar w:fldCharType="end"/>
      </w:r>
      <w:r w:rsidR="00EE78C8">
        <w:rPr>
          <w:rFonts w:ascii="Times New Roman" w:hAnsi="Times New Roman" w:cs="Times New Roman"/>
          <w:lang w:val="es-US"/>
        </w:rPr>
        <w:t>, presentan un sistema de recordatorios</w:t>
      </w:r>
      <w:r w:rsidR="002C1A40">
        <w:rPr>
          <w:rFonts w:ascii="Times New Roman" w:hAnsi="Times New Roman" w:cs="Times New Roman"/>
          <w:lang w:val="es-US"/>
        </w:rPr>
        <w:t xml:space="preserve"> para la ingesta de medicinas</w:t>
      </w:r>
      <w:r w:rsidR="00EE78C8">
        <w:rPr>
          <w:rFonts w:ascii="Times New Roman" w:hAnsi="Times New Roman" w:cs="Times New Roman"/>
          <w:lang w:val="es-US"/>
        </w:rPr>
        <w:t>. Los recordatorios</w:t>
      </w:r>
      <w:r w:rsidR="002C1A40">
        <w:rPr>
          <w:rFonts w:ascii="Times New Roman" w:hAnsi="Times New Roman" w:cs="Times New Roman"/>
          <w:lang w:val="es-US"/>
        </w:rPr>
        <w:t xml:space="preserve"> para recordarle que consuma los medicamentos</w:t>
      </w:r>
      <w:r w:rsidR="00EE78C8">
        <w:rPr>
          <w:rFonts w:ascii="Times New Roman" w:hAnsi="Times New Roman" w:cs="Times New Roman"/>
          <w:lang w:val="es-US"/>
        </w:rPr>
        <w:t xml:space="preserve"> </w:t>
      </w:r>
      <w:r w:rsidR="002C1A40">
        <w:rPr>
          <w:rFonts w:ascii="Times New Roman" w:hAnsi="Times New Roman" w:cs="Times New Roman"/>
          <w:lang w:val="es-US"/>
        </w:rPr>
        <w:t>son entregados al usuario por medio de zumbadores</w:t>
      </w:r>
      <w:r w:rsidR="00EE78C8">
        <w:rPr>
          <w:rFonts w:ascii="Times New Roman" w:hAnsi="Times New Roman" w:cs="Times New Roman"/>
          <w:lang w:val="es-US"/>
        </w:rPr>
        <w:t xml:space="preserve"> </w:t>
      </w:r>
      <w:r w:rsidR="002C1A40">
        <w:rPr>
          <w:rFonts w:ascii="Times New Roman" w:hAnsi="Times New Roman" w:cs="Times New Roman"/>
          <w:lang w:val="es-US"/>
        </w:rPr>
        <w:t xml:space="preserve">en los </w:t>
      </w:r>
      <w:r w:rsidR="00EE78C8">
        <w:rPr>
          <w:rFonts w:ascii="Times New Roman" w:hAnsi="Times New Roman" w:cs="Times New Roman"/>
          <w:lang w:val="es-US"/>
        </w:rPr>
        <w:t xml:space="preserve">horarios </w:t>
      </w:r>
      <w:r w:rsidR="002C1A40">
        <w:rPr>
          <w:rFonts w:ascii="Times New Roman" w:hAnsi="Times New Roman" w:cs="Times New Roman"/>
          <w:lang w:val="es-US"/>
        </w:rPr>
        <w:t>establecidos en un sistema en la nube, así mismo, el responsable del registro de los medicamentos a ingerir (receta) deben ser ingresados en el sistema en la nube.</w:t>
      </w:r>
    </w:p>
    <w:p w:rsidR="0029630A" w:rsidRDefault="00F30195"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w:t>
      </w:r>
      <w:r w:rsidR="00201672" w:rsidRPr="004E7EA5">
        <w:rPr>
          <w:rFonts w:ascii="Times New Roman" w:hAnsi="Times New Roman" w:cs="Times New Roman"/>
          <w:lang w:val="es-US"/>
        </w:rPr>
        <w:t xml:space="preserve">sistema </w:t>
      </w:r>
      <w:r>
        <w:rPr>
          <w:rFonts w:ascii="Times New Roman" w:hAnsi="Times New Roman" w:cs="Times New Roman"/>
          <w:lang w:val="es-US"/>
        </w:rPr>
        <w:t xml:space="preserve">propuesto </w:t>
      </w:r>
      <w:r w:rsidR="00201672" w:rsidRPr="004E7EA5">
        <w:rPr>
          <w:rFonts w:ascii="Times New Roman" w:hAnsi="Times New Roman" w:cs="Times New Roman"/>
          <w:lang w:val="es-US"/>
        </w:rPr>
        <w:t>se diferencia de los trabajos revisados</w:t>
      </w:r>
      <w:r>
        <w:rPr>
          <w:rFonts w:ascii="Times New Roman" w:hAnsi="Times New Roman" w:cs="Times New Roman"/>
          <w:lang w:val="es-US"/>
        </w:rPr>
        <w:t xml:space="preserve">, en que este sistema </w:t>
      </w:r>
      <w:r w:rsidR="00576A8C" w:rsidRPr="004E7EA5">
        <w:rPr>
          <w:rFonts w:ascii="Times New Roman" w:hAnsi="Times New Roman" w:cs="Times New Roman"/>
          <w:lang w:val="es-US"/>
        </w:rPr>
        <w:t>garantiza plenamente que la persona que recoge el medicamento para la ingesta de medicinas es el paciente, ya que, para identificar al paciente se aplica reconocimiento facial</w:t>
      </w:r>
      <w:r>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Pr>
          <w:rFonts w:ascii="Times New Roman" w:hAnsi="Times New Roman" w:cs="Times New Roman"/>
          <w:lang w:val="es-US"/>
        </w:rPr>
        <w:t>do</w:t>
      </w:r>
      <w:r w:rsidR="00576A8C" w:rsidRPr="004E7EA5">
        <w:rPr>
          <w:rFonts w:ascii="Times New Roman" w:hAnsi="Times New Roman" w:cs="Times New Roman"/>
          <w:lang w:val="es-US"/>
        </w:rPr>
        <w:t xml:space="preserve"> </w:t>
      </w:r>
      <w:r>
        <w:rPr>
          <w:rFonts w:ascii="Times New Roman" w:hAnsi="Times New Roman" w:cs="Times New Roman"/>
          <w:lang w:val="es-US"/>
        </w:rPr>
        <w:t>para que la ingesta del medicamento se haga según lo estipulado por el médico y programado en el sistema. Esta programación como el rellenar los medicamentos lo hace el cuidador</w:t>
      </w:r>
      <w:r w:rsidR="00576A8C" w:rsidRPr="004E7EA5">
        <w:rPr>
          <w:rFonts w:ascii="Times New Roman" w:hAnsi="Times New Roman" w:cs="Times New Roman"/>
          <w:lang w:val="es-US"/>
        </w:rPr>
        <w:t>.</w:t>
      </w:r>
    </w:p>
    <w:bookmarkStart w:id="1" w:name="_GoBack"/>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s-US"/>
        </w:rPr>
        <w:fldChar w:fldCharType="begin" w:fldLock="1"/>
      </w:r>
      <w:r>
        <w:rPr>
          <w:rFonts w:ascii="Times New Roman" w:hAnsi="Times New Roman" w:cs="Times New Roman"/>
          <w:lang w:val="es-US"/>
        </w:rPr>
        <w:instrText xml:space="preserve">ADDIN Mendeley Bibliography CSL_BIBLIOGRAPHY </w:instrText>
      </w:r>
      <w:r>
        <w:rPr>
          <w:rFonts w:ascii="Times New Roman" w:hAnsi="Times New Roman" w:cs="Times New Roman"/>
          <w:lang w:val="es-US"/>
        </w:rPr>
        <w:fldChar w:fldCharType="separate"/>
      </w:r>
      <w:r w:rsidRPr="005A3DC3">
        <w:rPr>
          <w:rFonts w:ascii="Times New Roman" w:hAnsi="Times New Roman" w:cs="Times New Roman"/>
          <w:noProof/>
          <w:szCs w:val="24"/>
        </w:rPr>
        <w:t>[1]</w:t>
      </w:r>
      <w:r w:rsidRPr="005A3DC3">
        <w:rPr>
          <w:rFonts w:ascii="Times New Roman" w:hAnsi="Times New Roman" w:cs="Times New Roman"/>
          <w:noProof/>
          <w:szCs w:val="24"/>
        </w:rPr>
        <w:tab/>
        <w:t xml:space="preserve">UN Department of Economics and Social Affairs, “World Population Prospects - Population Division - United Nations,” </w:t>
      </w:r>
      <w:r w:rsidRPr="005A3DC3">
        <w:rPr>
          <w:rFonts w:ascii="Times New Roman" w:hAnsi="Times New Roman" w:cs="Times New Roman"/>
          <w:i/>
          <w:iCs/>
          <w:noProof/>
          <w:szCs w:val="24"/>
        </w:rPr>
        <w:t>The International Journal of Logistics Management</w:t>
      </w:r>
      <w:r w:rsidRPr="005A3DC3">
        <w:rPr>
          <w:rFonts w:ascii="Times New Roman" w:hAnsi="Times New Roman" w:cs="Times New Roman"/>
          <w:noProof/>
          <w:szCs w:val="24"/>
        </w:rPr>
        <w:t>, 28-Aug-2015. [Online]. Available: https://population.un.org/wpp/Download/Standard/CSV/. [Accessed: 07-Apr-202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w:t>
      </w:r>
      <w:r w:rsidRPr="005A3DC3">
        <w:rPr>
          <w:rFonts w:ascii="Times New Roman" w:hAnsi="Times New Roman" w:cs="Times New Roman"/>
          <w:noProof/>
          <w:szCs w:val="24"/>
        </w:rPr>
        <w:tab/>
        <w:t xml:space="preserve">Eurostat, “Statistics | Eurostat,” </w:t>
      </w:r>
      <w:r w:rsidRPr="005A3DC3">
        <w:rPr>
          <w:rFonts w:ascii="Times New Roman" w:hAnsi="Times New Roman" w:cs="Times New Roman"/>
          <w:i/>
          <w:iCs/>
          <w:noProof/>
          <w:szCs w:val="24"/>
        </w:rPr>
        <w:t>Life expectancy at birth by sex</w:t>
      </w:r>
      <w:r w:rsidRPr="005A3DC3">
        <w:rPr>
          <w:rFonts w:ascii="Times New Roman" w:hAnsi="Times New Roman" w:cs="Times New Roman"/>
          <w:noProof/>
          <w:szCs w:val="24"/>
        </w:rPr>
        <w:t>, 27-Feb-2020. [Online]. Available: https://ec.europa.eu/eurostat/databrowser/view/tps00208/default/table?lang=en. [Accessed: 08-Apr-202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3]</w:t>
      </w:r>
      <w:r w:rsidRPr="005A3DC3">
        <w:rPr>
          <w:rFonts w:ascii="Times New Roman" w:hAnsi="Times New Roman" w:cs="Times New Roman"/>
          <w:noProof/>
          <w:szCs w:val="24"/>
        </w:rPr>
        <w:tab/>
        <w:t xml:space="preserve">R. Manikandan, R. Patan, A. H. Gandomi, P. Sivanesan, and H. Kalyanaraman, “Hash polynomial two factor decision tree using IoT for smart health care scheduling,” </w:t>
      </w:r>
      <w:r w:rsidRPr="005A3DC3">
        <w:rPr>
          <w:rFonts w:ascii="Times New Roman" w:hAnsi="Times New Roman" w:cs="Times New Roman"/>
          <w:i/>
          <w:iCs/>
          <w:noProof/>
          <w:szCs w:val="24"/>
        </w:rPr>
        <w:t>Expert Syst. Appl.</w:t>
      </w:r>
      <w:r w:rsidRPr="005A3DC3">
        <w:rPr>
          <w:rFonts w:ascii="Times New Roman" w:hAnsi="Times New Roman" w:cs="Times New Roman"/>
          <w:noProof/>
          <w:szCs w:val="24"/>
        </w:rPr>
        <w:t>, vol. 141, p. 112924, 202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4]</w:t>
      </w:r>
      <w:r w:rsidRPr="005A3DC3">
        <w:rPr>
          <w:rFonts w:ascii="Times New Roman" w:hAnsi="Times New Roman" w:cs="Times New Roman"/>
          <w:noProof/>
          <w:szCs w:val="24"/>
        </w:rPr>
        <w:tab/>
        <w:t xml:space="preserve">A. Odunmbaku, A. M. Rahmani, P. Liljeberg, and H. Tenhunen, “Elderly Monitoring System With Sleep And Fall Detector,” in </w:t>
      </w:r>
      <w:r w:rsidRPr="005A3DC3">
        <w:rPr>
          <w:rFonts w:ascii="Times New Roman" w:hAnsi="Times New Roman" w:cs="Times New Roman"/>
          <w:i/>
          <w:iCs/>
          <w:noProof/>
          <w:szCs w:val="24"/>
        </w:rPr>
        <w:t>Lecture Notes of the Institute for Computer Sciences, Social-Informatics and Telecommunications Engineering, LNICST</w:t>
      </w:r>
      <w:r w:rsidRPr="005A3DC3">
        <w:rPr>
          <w:rFonts w:ascii="Times New Roman" w:hAnsi="Times New Roman" w:cs="Times New Roman"/>
          <w:noProof/>
          <w:szCs w:val="24"/>
        </w:rPr>
        <w:t>, 2016, vol. 169, pp. 473–48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5]</w:t>
      </w:r>
      <w:r w:rsidRPr="005A3DC3">
        <w:rPr>
          <w:rFonts w:ascii="Times New Roman" w:hAnsi="Times New Roman" w:cs="Times New Roman"/>
          <w:noProof/>
          <w:szCs w:val="24"/>
        </w:rPr>
        <w:tab/>
        <w:t xml:space="preserve">A. Shahid, B. Khalid, S. Shaukat, H. Ali, and M. Y. Qadri, </w:t>
      </w:r>
      <w:r w:rsidRPr="005A3DC3">
        <w:rPr>
          <w:rFonts w:ascii="Times New Roman" w:hAnsi="Times New Roman" w:cs="Times New Roman"/>
          <w:i/>
          <w:iCs/>
          <w:noProof/>
          <w:szCs w:val="24"/>
        </w:rPr>
        <w:t>Internet Of Things and Big Data Analytics Toward Next-Generation Intelligence</w:t>
      </w:r>
      <w:r w:rsidRPr="005A3DC3">
        <w:rPr>
          <w:rFonts w:ascii="Times New Roman" w:hAnsi="Times New Roman" w:cs="Times New Roman"/>
          <w:noProof/>
          <w:szCs w:val="24"/>
        </w:rPr>
        <w:t>, vol. 30. Springer, Cham, 201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6]</w:t>
      </w:r>
      <w:r w:rsidRPr="005A3DC3">
        <w:rPr>
          <w:rFonts w:ascii="Times New Roman" w:hAnsi="Times New Roman" w:cs="Times New Roman"/>
          <w:noProof/>
          <w:szCs w:val="24"/>
        </w:rPr>
        <w:tab/>
        <w:t xml:space="preserve">S. Pinto, J. Cabral, and T. Gomes, “We-Care: An IoT-Based Health Care System For Elderly People,” in </w:t>
      </w:r>
      <w:r w:rsidRPr="005A3DC3">
        <w:rPr>
          <w:rFonts w:ascii="Times New Roman" w:hAnsi="Times New Roman" w:cs="Times New Roman"/>
          <w:i/>
          <w:iCs/>
          <w:noProof/>
          <w:szCs w:val="24"/>
        </w:rPr>
        <w:t>Proceedings of the IEEE International Conference on Industrial Technology</w:t>
      </w:r>
      <w:r w:rsidRPr="005A3DC3">
        <w:rPr>
          <w:rFonts w:ascii="Times New Roman" w:hAnsi="Times New Roman" w:cs="Times New Roman"/>
          <w:noProof/>
          <w:szCs w:val="24"/>
        </w:rPr>
        <w:t>, 2017, pp. 1378–1383.</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7]</w:t>
      </w:r>
      <w:r w:rsidRPr="005A3DC3">
        <w:rPr>
          <w:rFonts w:ascii="Times New Roman" w:hAnsi="Times New Roman" w:cs="Times New Roman"/>
          <w:noProof/>
          <w:szCs w:val="24"/>
        </w:rPr>
        <w:tab/>
        <w:t xml:space="preserve">G. Guerrero-Ulloa, C. Rodríguez-Domínguez, and M. J. Hornos, “IoT-Based System to Help Care for Dependent Elderly,” in </w:t>
      </w:r>
      <w:r w:rsidRPr="005A3DC3">
        <w:rPr>
          <w:rFonts w:ascii="Times New Roman" w:hAnsi="Times New Roman" w:cs="Times New Roman"/>
          <w:i/>
          <w:iCs/>
          <w:noProof/>
          <w:szCs w:val="24"/>
        </w:rPr>
        <w:t>Technology Trends. CITT 2018. Communications in Computer and Information Science</w:t>
      </w:r>
      <w:r w:rsidRPr="005A3DC3">
        <w:rPr>
          <w:rFonts w:ascii="Times New Roman" w:hAnsi="Times New Roman" w:cs="Times New Roman"/>
          <w:noProof/>
          <w:szCs w:val="24"/>
        </w:rPr>
        <w:t>, M. Botto-Tobar, G. Pizarro, M. Zúñiga-Prieto, M. D’Armas, and M. . Zúñiga Sánchez, Eds. Springer, Cham, 2019, pp. 41–55.</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8]</w:t>
      </w:r>
      <w:r w:rsidRPr="005A3DC3">
        <w:rPr>
          <w:rFonts w:ascii="Times New Roman" w:hAnsi="Times New Roman" w:cs="Times New Roman"/>
          <w:noProof/>
          <w:szCs w:val="24"/>
        </w:rPr>
        <w:tab/>
        <w:t xml:space="preserve">Y. YIN, Y. Zeng, X. Chen, and Y. Fan, “The internet of things in healthcare: An overview,” </w:t>
      </w:r>
      <w:r w:rsidRPr="005A3DC3">
        <w:rPr>
          <w:rFonts w:ascii="Times New Roman" w:hAnsi="Times New Roman" w:cs="Times New Roman"/>
          <w:i/>
          <w:iCs/>
          <w:noProof/>
          <w:szCs w:val="24"/>
        </w:rPr>
        <w:t>Journal of Industrial Information Integration</w:t>
      </w:r>
      <w:r w:rsidRPr="005A3DC3">
        <w:rPr>
          <w:rFonts w:ascii="Times New Roman" w:hAnsi="Times New Roman" w:cs="Times New Roman"/>
          <w:noProof/>
          <w:szCs w:val="24"/>
        </w:rPr>
        <w:t>, vol. 1. pp. 3–13, 2016.</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9]</w:t>
      </w:r>
      <w:r w:rsidRPr="005A3DC3">
        <w:rPr>
          <w:rFonts w:ascii="Times New Roman" w:hAnsi="Times New Roman" w:cs="Times New Roman"/>
          <w:noProof/>
          <w:szCs w:val="24"/>
        </w:rPr>
        <w:tab/>
        <w:t xml:space="preserve">I. Azimi, A. M. Rahmani, P. Liljeberg, and H. Tenhunen, “Internet Of Things For Remote Elderly Monitoring: A Study From User-Centered Perspective,” </w:t>
      </w:r>
      <w:r w:rsidRPr="005A3DC3">
        <w:rPr>
          <w:rFonts w:ascii="Times New Roman" w:hAnsi="Times New Roman" w:cs="Times New Roman"/>
          <w:i/>
          <w:iCs/>
          <w:noProof/>
          <w:szCs w:val="24"/>
        </w:rPr>
        <w:t>J. Ambient Intell. Humaniz. Comput.</w:t>
      </w:r>
      <w:r w:rsidRPr="005A3DC3">
        <w:rPr>
          <w:rFonts w:ascii="Times New Roman" w:hAnsi="Times New Roman" w:cs="Times New Roman"/>
          <w:noProof/>
          <w:szCs w:val="24"/>
        </w:rPr>
        <w:t>, vol. 8, no. 2, pp. 273–289, Apr. 2017.</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0]</w:t>
      </w:r>
      <w:r w:rsidRPr="005A3DC3">
        <w:rPr>
          <w:rFonts w:ascii="Times New Roman" w:hAnsi="Times New Roman" w:cs="Times New Roman"/>
          <w:noProof/>
          <w:szCs w:val="24"/>
        </w:rPr>
        <w:tab/>
        <w:t xml:space="preserve">H. Mshali, T. Lemlouma, M. Moloney, and D. Magoni, “A Survey On Health Monitoring Systems For Health Smart Homes,” </w:t>
      </w:r>
      <w:r w:rsidRPr="005A3DC3">
        <w:rPr>
          <w:rFonts w:ascii="Times New Roman" w:hAnsi="Times New Roman" w:cs="Times New Roman"/>
          <w:i/>
          <w:iCs/>
          <w:noProof/>
          <w:szCs w:val="24"/>
        </w:rPr>
        <w:t>International Journal of Industrial Ergonomics</w:t>
      </w:r>
      <w:r w:rsidRPr="005A3DC3">
        <w:rPr>
          <w:rFonts w:ascii="Times New Roman" w:hAnsi="Times New Roman" w:cs="Times New Roman"/>
          <w:noProof/>
          <w:szCs w:val="24"/>
        </w:rPr>
        <w:t>, vol. 66. pp. 26–56, Jul-201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lastRenderedPageBreak/>
        <w:t>[11]</w:t>
      </w:r>
      <w:r w:rsidRPr="005A3DC3">
        <w:rPr>
          <w:rFonts w:ascii="Times New Roman" w:hAnsi="Times New Roman" w:cs="Times New Roman"/>
          <w:noProof/>
          <w:szCs w:val="24"/>
        </w:rPr>
        <w:tab/>
        <w:t xml:space="preserve">I. Chiuchisan, I. Chiuchisan, and M. Dimian, “Internet Of Things For E-Health: An Approach To Medical Applications,” </w:t>
      </w:r>
      <w:r w:rsidRPr="005A3DC3">
        <w:rPr>
          <w:rFonts w:ascii="Times New Roman" w:hAnsi="Times New Roman" w:cs="Times New Roman"/>
          <w:i/>
          <w:iCs/>
          <w:noProof/>
          <w:szCs w:val="24"/>
        </w:rPr>
        <w:t>2015 Int. Work. Comput. Intell. Multimed. Underst.</w:t>
      </w:r>
      <w:r w:rsidRPr="005A3DC3">
        <w:rPr>
          <w:rFonts w:ascii="Times New Roman" w:hAnsi="Times New Roman" w:cs="Times New Roman"/>
          <w:noProof/>
          <w:szCs w:val="24"/>
        </w:rPr>
        <w:t>, pp. 1–5, 2015.</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2]</w:t>
      </w:r>
      <w:r w:rsidRPr="005A3DC3">
        <w:rPr>
          <w:rFonts w:ascii="Times New Roman" w:hAnsi="Times New Roman" w:cs="Times New Roman"/>
          <w:noProof/>
          <w:szCs w:val="24"/>
        </w:rPr>
        <w:tab/>
        <w:t xml:space="preserve">S. Balaji, K. Nathani, and R. Santhakumar, “IoT Technology, Applications and Challenges: A Contemporary Survey,” </w:t>
      </w:r>
      <w:r w:rsidRPr="005A3DC3">
        <w:rPr>
          <w:rFonts w:ascii="Times New Roman" w:hAnsi="Times New Roman" w:cs="Times New Roman"/>
          <w:i/>
          <w:iCs/>
          <w:noProof/>
          <w:szCs w:val="24"/>
        </w:rPr>
        <w:t>Wirel. Pers. Commun.</w:t>
      </w:r>
      <w:r w:rsidRPr="005A3DC3">
        <w:rPr>
          <w:rFonts w:ascii="Times New Roman" w:hAnsi="Times New Roman" w:cs="Times New Roman"/>
          <w:noProof/>
          <w:szCs w:val="24"/>
        </w:rPr>
        <w:t>, vol. 108, no. 1, pp. 363–388, Sep. 2019.</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3]</w:t>
      </w:r>
      <w:r w:rsidRPr="005A3DC3">
        <w:rPr>
          <w:rFonts w:ascii="Times New Roman" w:hAnsi="Times New Roman" w:cs="Times New Roman"/>
          <w:noProof/>
          <w:szCs w:val="24"/>
        </w:rPr>
        <w:tab/>
        <w:t xml:space="preserve">B. Baranidharan, “Internet of Things (IoT) Technologies, Architecture, Protocols, Security, and Applications: A Survey,” in </w:t>
      </w:r>
      <w:r w:rsidRPr="005A3DC3">
        <w:rPr>
          <w:rFonts w:ascii="Times New Roman" w:hAnsi="Times New Roman" w:cs="Times New Roman"/>
          <w:i/>
          <w:iCs/>
          <w:noProof/>
          <w:szCs w:val="24"/>
        </w:rPr>
        <w:t>Handbook of Research on Cloud and Fog Computing Infrastructures for Data Science</w:t>
      </w:r>
      <w:r w:rsidRPr="005A3DC3">
        <w:rPr>
          <w:rFonts w:ascii="Times New Roman" w:hAnsi="Times New Roman" w:cs="Times New Roman"/>
          <w:noProof/>
          <w:szCs w:val="24"/>
        </w:rPr>
        <w:t>, P. Raj and A. Raman, Eds. IGI Global, 2018, pp. 149–174.</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4]</w:t>
      </w:r>
      <w:r w:rsidRPr="005A3DC3">
        <w:rPr>
          <w:rFonts w:ascii="Times New Roman" w:hAnsi="Times New Roman" w:cs="Times New Roman"/>
          <w:noProof/>
          <w:szCs w:val="24"/>
        </w:rPr>
        <w:tab/>
        <w:t xml:space="preserve">G. Guerrero-Ulloa, M. J. Hornos, and C. Rodríguez-Domínguez, “TDDM4IoTS: A Test-Driven Development Methodology for Internet of Things (IoT)-Based Systems,” in </w:t>
      </w:r>
      <w:r w:rsidRPr="005A3DC3">
        <w:rPr>
          <w:rFonts w:ascii="Times New Roman" w:hAnsi="Times New Roman" w:cs="Times New Roman"/>
          <w:i/>
          <w:iCs/>
          <w:noProof/>
          <w:szCs w:val="24"/>
        </w:rPr>
        <w:t>Communications in Computer and Information Science</w:t>
      </w:r>
      <w:r w:rsidRPr="005A3DC3">
        <w:rPr>
          <w:rFonts w:ascii="Times New Roman" w:hAnsi="Times New Roman" w:cs="Times New Roman"/>
          <w:noProof/>
          <w:szCs w:val="24"/>
        </w:rPr>
        <w:t>, vol. 1193 CCIS, Comunications in Computer and Information Science, 2020, pp. 41–55.</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5]</w:t>
      </w:r>
      <w:r w:rsidRPr="005A3DC3">
        <w:rPr>
          <w:rFonts w:ascii="Times New Roman" w:hAnsi="Times New Roman" w:cs="Times New Roman"/>
          <w:noProof/>
          <w:szCs w:val="24"/>
        </w:rPr>
        <w:tab/>
        <w:t xml:space="preserve">J. Aneke, C. Ardito, D. Caivano, L. Colizzi, M. F. Costabile, and L. Verardi, “A Low-cost Flexible IoT System Supporting Elderly’s Healthcare in Rural Villages,” in </w:t>
      </w:r>
      <w:r w:rsidRPr="005A3DC3">
        <w:rPr>
          <w:rFonts w:ascii="Times New Roman" w:hAnsi="Times New Roman" w:cs="Times New Roman"/>
          <w:i/>
          <w:iCs/>
          <w:noProof/>
          <w:szCs w:val="24"/>
        </w:rPr>
        <w:t>ACM International Conference Proceeding Series</w:t>
      </w:r>
      <w:r w:rsidRPr="005A3DC3">
        <w:rPr>
          <w:rFonts w:ascii="Times New Roman" w:hAnsi="Times New Roman" w:cs="Times New Roman"/>
          <w:noProof/>
          <w:szCs w:val="24"/>
        </w:rPr>
        <w:t>, 2018, pp. 184–187.</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6]</w:t>
      </w:r>
      <w:r w:rsidRPr="005A3DC3">
        <w:rPr>
          <w:rFonts w:ascii="Times New Roman" w:hAnsi="Times New Roman" w:cs="Times New Roman"/>
          <w:noProof/>
          <w:szCs w:val="24"/>
        </w:rPr>
        <w:tab/>
        <w:t xml:space="preserve">W. L. Chin, C. C. Chang, C. L. Tseng, Y. Z. Huang, and T. Jiang, “Bayesian real-time QrS complex detector for healthcare system,” </w:t>
      </w:r>
      <w:r w:rsidRPr="005A3DC3">
        <w:rPr>
          <w:rFonts w:ascii="Times New Roman" w:hAnsi="Times New Roman" w:cs="Times New Roman"/>
          <w:i/>
          <w:iCs/>
          <w:noProof/>
          <w:szCs w:val="24"/>
        </w:rPr>
        <w:t>IEEE Internet Things J.</w:t>
      </w:r>
      <w:r w:rsidRPr="005A3DC3">
        <w:rPr>
          <w:rFonts w:ascii="Times New Roman" w:hAnsi="Times New Roman" w:cs="Times New Roman"/>
          <w:noProof/>
          <w:szCs w:val="24"/>
        </w:rPr>
        <w:t>, vol. 6, no. 3, pp. 5540–5549, 2019.</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7]</w:t>
      </w:r>
      <w:r w:rsidRPr="005A3DC3">
        <w:rPr>
          <w:rFonts w:ascii="Times New Roman" w:hAnsi="Times New Roman" w:cs="Times New Roman"/>
          <w:noProof/>
          <w:szCs w:val="24"/>
        </w:rPr>
        <w:tab/>
        <w:t xml:space="preserve">P. A. Laplante, M. Kassab, N. L. Laplante, and J. M. Voas, “Building caring healthcare systems in the Internet of Things,” </w:t>
      </w:r>
      <w:r w:rsidRPr="005A3DC3">
        <w:rPr>
          <w:rFonts w:ascii="Times New Roman" w:hAnsi="Times New Roman" w:cs="Times New Roman"/>
          <w:i/>
          <w:iCs/>
          <w:noProof/>
          <w:szCs w:val="24"/>
        </w:rPr>
        <w:t>IEEE Syst. J.</w:t>
      </w:r>
      <w:r w:rsidRPr="005A3DC3">
        <w:rPr>
          <w:rFonts w:ascii="Times New Roman" w:hAnsi="Times New Roman" w:cs="Times New Roman"/>
          <w:noProof/>
          <w:szCs w:val="24"/>
        </w:rPr>
        <w:t>, vol. 12, no. 3, pp. 3030–3037, 201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8]</w:t>
      </w:r>
      <w:r w:rsidRPr="005A3DC3">
        <w:rPr>
          <w:rFonts w:ascii="Times New Roman" w:hAnsi="Times New Roman" w:cs="Times New Roman"/>
          <w:noProof/>
          <w:szCs w:val="24"/>
        </w:rPr>
        <w:tab/>
        <w:t xml:space="preserve">S. K. Sood and I. Mahajan, “Wearable IoT sensor based healthcare system for identifying and controlling chikungunya virus,” </w:t>
      </w:r>
      <w:r w:rsidRPr="005A3DC3">
        <w:rPr>
          <w:rFonts w:ascii="Times New Roman" w:hAnsi="Times New Roman" w:cs="Times New Roman"/>
          <w:i/>
          <w:iCs/>
          <w:noProof/>
          <w:szCs w:val="24"/>
        </w:rPr>
        <w:t>Comput. Ind.</w:t>
      </w:r>
      <w:r w:rsidRPr="005A3DC3">
        <w:rPr>
          <w:rFonts w:ascii="Times New Roman" w:hAnsi="Times New Roman" w:cs="Times New Roman"/>
          <w:noProof/>
          <w:szCs w:val="24"/>
        </w:rPr>
        <w:t>, vol. 91, pp. 33–44, 2017.</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19]</w:t>
      </w:r>
      <w:r w:rsidRPr="005A3DC3">
        <w:rPr>
          <w:rFonts w:ascii="Times New Roman" w:hAnsi="Times New Roman" w:cs="Times New Roman"/>
          <w:noProof/>
          <w:szCs w:val="24"/>
        </w:rPr>
        <w:tab/>
        <w:t xml:space="preserve">S. A. Bharadwaj, D. Yarravarapu, S. C. K. Reddy, T. Prudhvi, K. S. P. Sandeep, and O. S. D. Reddy, </w:t>
      </w:r>
      <w:r w:rsidRPr="005A3DC3">
        <w:rPr>
          <w:rFonts w:ascii="Times New Roman" w:hAnsi="Times New Roman" w:cs="Times New Roman"/>
          <w:i/>
          <w:iCs/>
          <w:noProof/>
          <w:szCs w:val="24"/>
        </w:rPr>
        <w:t>Enhancing healthcare using m-Care box (Monitoring non-compliance of medication)</w:t>
      </w:r>
      <w:r w:rsidRPr="005A3DC3">
        <w:rPr>
          <w:rFonts w:ascii="Times New Roman" w:hAnsi="Times New Roman" w:cs="Times New Roman"/>
          <w:noProof/>
          <w:szCs w:val="24"/>
        </w:rPr>
        <w:t>. 2017.</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0]</w:t>
      </w:r>
      <w:r w:rsidRPr="005A3DC3">
        <w:rPr>
          <w:rFonts w:ascii="Times New Roman" w:hAnsi="Times New Roman" w:cs="Times New Roman"/>
          <w:noProof/>
          <w:szCs w:val="24"/>
        </w:rPr>
        <w:tab/>
        <w:t xml:space="preserve">M. A. Akkaş, R. SOKULLU, and H. Ertürk Çetin, “Healthcare and Patient Monitoring Using IoT,” </w:t>
      </w:r>
      <w:r w:rsidRPr="005A3DC3">
        <w:rPr>
          <w:rFonts w:ascii="Times New Roman" w:hAnsi="Times New Roman" w:cs="Times New Roman"/>
          <w:i/>
          <w:iCs/>
          <w:noProof/>
          <w:szCs w:val="24"/>
        </w:rPr>
        <w:t>Internet of Things</w:t>
      </w:r>
      <w:r w:rsidRPr="005A3DC3">
        <w:rPr>
          <w:rFonts w:ascii="Times New Roman" w:hAnsi="Times New Roman" w:cs="Times New Roman"/>
          <w:noProof/>
          <w:szCs w:val="24"/>
        </w:rPr>
        <w:t>, p. 100173, Feb. 202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1]</w:t>
      </w:r>
      <w:r w:rsidRPr="005A3DC3">
        <w:rPr>
          <w:rFonts w:ascii="Times New Roman" w:hAnsi="Times New Roman" w:cs="Times New Roman"/>
          <w:noProof/>
          <w:szCs w:val="24"/>
        </w:rPr>
        <w:tab/>
        <w:t xml:space="preserve">D. T. Lai, “Keynote Talk: Harnessing Health IoT For Smart Healthcare,” in </w:t>
      </w:r>
      <w:r w:rsidRPr="005A3DC3">
        <w:rPr>
          <w:rFonts w:ascii="Times New Roman" w:hAnsi="Times New Roman" w:cs="Times New Roman"/>
          <w:i/>
          <w:iCs/>
          <w:noProof/>
          <w:szCs w:val="24"/>
        </w:rPr>
        <w:t>IoTofHealth 2016 - Proceedings of the 1st Workshop on IoT-Enabled Healthcare and Wellness Technologies and Systems, co-located with MobiSys 2016</w:t>
      </w:r>
      <w:r w:rsidRPr="005A3DC3">
        <w:rPr>
          <w:rFonts w:ascii="Times New Roman" w:hAnsi="Times New Roman" w:cs="Times New Roman"/>
          <w:noProof/>
          <w:szCs w:val="24"/>
        </w:rPr>
        <w:t>, 2016, p. 1.</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2]</w:t>
      </w:r>
      <w:r w:rsidRPr="005A3DC3">
        <w:rPr>
          <w:rFonts w:ascii="Times New Roman" w:hAnsi="Times New Roman" w:cs="Times New Roman"/>
          <w:noProof/>
          <w:szCs w:val="24"/>
        </w:rPr>
        <w:tab/>
        <w:t xml:space="preserve">A. Al-Adhab, H. Altmimi, M. Alhawashi, H. Alabduljabbar, F. Harrathi, and H. ALmubarek, “IoT For Remote Elderly Patient Care Based On Fuzzy Logic,” </w:t>
      </w:r>
      <w:r w:rsidRPr="005A3DC3">
        <w:rPr>
          <w:rFonts w:ascii="Times New Roman" w:hAnsi="Times New Roman" w:cs="Times New Roman"/>
          <w:i/>
          <w:iCs/>
          <w:noProof/>
          <w:szCs w:val="24"/>
        </w:rPr>
        <w:t>2016 Int. Symp. Networks, Comput. Commun.</w:t>
      </w:r>
      <w:r w:rsidRPr="005A3DC3">
        <w:rPr>
          <w:rFonts w:ascii="Times New Roman" w:hAnsi="Times New Roman" w:cs="Times New Roman"/>
          <w:noProof/>
          <w:szCs w:val="24"/>
        </w:rPr>
        <w:t>, pp. 1–5, 2016.</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3]</w:t>
      </w:r>
      <w:r w:rsidRPr="005A3DC3">
        <w:rPr>
          <w:rFonts w:ascii="Times New Roman" w:hAnsi="Times New Roman" w:cs="Times New Roman"/>
          <w:noProof/>
          <w:szCs w:val="24"/>
        </w:rPr>
        <w:tab/>
        <w:t xml:space="preserve">R. Huang, X. Zhao, and J. Ma, “The contours of a human individual model based empathetic u-pillbox system for humanistic geriatric healthcare,” </w:t>
      </w:r>
      <w:r w:rsidRPr="005A3DC3">
        <w:rPr>
          <w:rFonts w:ascii="Times New Roman" w:hAnsi="Times New Roman" w:cs="Times New Roman"/>
          <w:i/>
          <w:iCs/>
          <w:noProof/>
          <w:szCs w:val="24"/>
        </w:rPr>
        <w:t>Futur. Gener. Comput. Syst.</w:t>
      </w:r>
      <w:r w:rsidRPr="005A3DC3">
        <w:rPr>
          <w:rFonts w:ascii="Times New Roman" w:hAnsi="Times New Roman" w:cs="Times New Roman"/>
          <w:noProof/>
          <w:szCs w:val="24"/>
        </w:rPr>
        <w:t>, vol. 37, pp. 404–416, 2014.</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4]</w:t>
      </w:r>
      <w:r w:rsidRPr="005A3DC3">
        <w:rPr>
          <w:rFonts w:ascii="Times New Roman" w:hAnsi="Times New Roman" w:cs="Times New Roman"/>
          <w:noProof/>
          <w:szCs w:val="24"/>
        </w:rPr>
        <w:tab/>
        <w:t xml:space="preserve">S. Jaipriya, R. Aishwarya, N. B. Akash, and A. P. Jeyadevi, “An intelligent medical box remotely controlled by doctor,” in </w:t>
      </w:r>
      <w:r w:rsidRPr="005A3DC3">
        <w:rPr>
          <w:rFonts w:ascii="Times New Roman" w:hAnsi="Times New Roman" w:cs="Times New Roman"/>
          <w:i/>
          <w:iCs/>
          <w:noProof/>
          <w:szCs w:val="24"/>
        </w:rPr>
        <w:t>Proceedings of the International Conference on Intelligent Sustainable Systems, ICISS 2019</w:t>
      </w:r>
      <w:r w:rsidRPr="005A3DC3">
        <w:rPr>
          <w:rFonts w:ascii="Times New Roman" w:hAnsi="Times New Roman" w:cs="Times New Roman"/>
          <w:noProof/>
          <w:szCs w:val="24"/>
        </w:rPr>
        <w:t>, 2019, pp. 565–569.</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5]</w:t>
      </w:r>
      <w:r w:rsidRPr="005A3DC3">
        <w:rPr>
          <w:rFonts w:ascii="Times New Roman" w:hAnsi="Times New Roman" w:cs="Times New Roman"/>
          <w:noProof/>
          <w:szCs w:val="24"/>
        </w:rPr>
        <w:tab/>
        <w:t xml:space="preserve">G. Schreier, M. Schwarz, R. Modre-Osprian, P. Kastner, D. Scherr, and F. Fruhwald, “Design and evaluation of a multimodal mHealth based medication management system for patient self administration,” in </w:t>
      </w:r>
      <w:r w:rsidRPr="005A3DC3">
        <w:rPr>
          <w:rFonts w:ascii="Times New Roman" w:hAnsi="Times New Roman" w:cs="Times New Roman"/>
          <w:i/>
          <w:iCs/>
          <w:noProof/>
          <w:szCs w:val="24"/>
        </w:rPr>
        <w:t xml:space="preserve">Proceedings of the Annual International Conference of the </w:t>
      </w:r>
      <w:r w:rsidRPr="005A3DC3">
        <w:rPr>
          <w:rFonts w:ascii="Times New Roman" w:hAnsi="Times New Roman" w:cs="Times New Roman"/>
          <w:i/>
          <w:iCs/>
          <w:noProof/>
          <w:szCs w:val="24"/>
        </w:rPr>
        <w:lastRenderedPageBreak/>
        <w:t>IEEE Engineering in Medicine and Biology Society, EMBS</w:t>
      </w:r>
      <w:r w:rsidRPr="005A3DC3">
        <w:rPr>
          <w:rFonts w:ascii="Times New Roman" w:hAnsi="Times New Roman" w:cs="Times New Roman"/>
          <w:noProof/>
          <w:szCs w:val="24"/>
        </w:rPr>
        <w:t>, 2013, pp. 7270–7273.</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6]</w:t>
      </w:r>
      <w:r w:rsidRPr="005A3DC3">
        <w:rPr>
          <w:rFonts w:ascii="Times New Roman" w:hAnsi="Times New Roman" w:cs="Times New Roman"/>
          <w:noProof/>
          <w:szCs w:val="24"/>
        </w:rPr>
        <w:tab/>
        <w:t xml:space="preserve">C. Salkin, M. Oner, A. Ustundag, and E. Cevikcan, “A Conceptual Framework for Industry 4.0,” in </w:t>
      </w:r>
      <w:r w:rsidRPr="005A3DC3">
        <w:rPr>
          <w:rFonts w:ascii="Times New Roman" w:hAnsi="Times New Roman" w:cs="Times New Roman"/>
          <w:i/>
          <w:iCs/>
          <w:noProof/>
          <w:szCs w:val="24"/>
        </w:rPr>
        <w:t>Industry 4.0: Managing The Digital Transformation</w:t>
      </w:r>
      <w:r w:rsidRPr="005A3DC3">
        <w:rPr>
          <w:rFonts w:ascii="Times New Roman" w:hAnsi="Times New Roman" w:cs="Times New Roman"/>
          <w:noProof/>
          <w:szCs w:val="24"/>
        </w:rPr>
        <w:t>, A. Ustundag and E. Cevikcan, Eds. Springer, Cham, 2018, pp. 3–23.</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7]</w:t>
      </w:r>
      <w:r w:rsidRPr="005A3DC3">
        <w:rPr>
          <w:rFonts w:ascii="Times New Roman" w:hAnsi="Times New Roman" w:cs="Times New Roman"/>
          <w:noProof/>
          <w:szCs w:val="24"/>
        </w:rPr>
        <w:tab/>
        <w:t xml:space="preserve">H. Xu, W. Yu, D. Griffith, and N. Golmie, “A Survey On Industrial Internet Of Things: A Cyber-Physical Systems Perspective,” </w:t>
      </w:r>
      <w:r w:rsidRPr="005A3DC3">
        <w:rPr>
          <w:rFonts w:ascii="Times New Roman" w:hAnsi="Times New Roman" w:cs="Times New Roman"/>
          <w:i/>
          <w:iCs/>
          <w:noProof/>
          <w:szCs w:val="24"/>
        </w:rPr>
        <w:t>IEEE Access</w:t>
      </w:r>
      <w:r w:rsidRPr="005A3DC3">
        <w:rPr>
          <w:rFonts w:ascii="Times New Roman" w:hAnsi="Times New Roman" w:cs="Times New Roman"/>
          <w:noProof/>
          <w:szCs w:val="24"/>
        </w:rPr>
        <w:t>, vol. 6. pp. 78238–78259, 201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8]</w:t>
      </w:r>
      <w:r w:rsidRPr="005A3DC3">
        <w:rPr>
          <w:rFonts w:ascii="Times New Roman" w:hAnsi="Times New Roman" w:cs="Times New Roman"/>
          <w:noProof/>
          <w:szCs w:val="24"/>
        </w:rPr>
        <w:tab/>
        <w:t xml:space="preserve">L. Atzori, A. Iera, and G. Morabito, “The Internet Of Things: A Survey,” </w:t>
      </w:r>
      <w:r w:rsidRPr="005A3DC3">
        <w:rPr>
          <w:rFonts w:ascii="Times New Roman" w:hAnsi="Times New Roman" w:cs="Times New Roman"/>
          <w:i/>
          <w:iCs/>
          <w:noProof/>
          <w:szCs w:val="24"/>
        </w:rPr>
        <w:t>Comput. Networks</w:t>
      </w:r>
      <w:r w:rsidRPr="005A3DC3">
        <w:rPr>
          <w:rFonts w:ascii="Times New Roman" w:hAnsi="Times New Roman" w:cs="Times New Roman"/>
          <w:noProof/>
          <w:szCs w:val="24"/>
        </w:rPr>
        <w:t>, vol. 54, no. 15, pp. 2787–2805, Oct. 201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29]</w:t>
      </w:r>
      <w:r w:rsidRPr="005A3DC3">
        <w:rPr>
          <w:rFonts w:ascii="Times New Roman" w:hAnsi="Times New Roman" w:cs="Times New Roman"/>
          <w:noProof/>
          <w:szCs w:val="24"/>
        </w:rPr>
        <w:tab/>
        <w:t xml:space="preserve">M. Clinic, “Mild cognitive impairment (MCI),” </w:t>
      </w:r>
      <w:r w:rsidRPr="005A3DC3">
        <w:rPr>
          <w:rFonts w:ascii="Times New Roman" w:hAnsi="Times New Roman" w:cs="Times New Roman"/>
          <w:i/>
          <w:iCs/>
          <w:noProof/>
          <w:szCs w:val="24"/>
        </w:rPr>
        <w:t>Mild cognitive impairment (MCI)</w:t>
      </w:r>
      <w:r w:rsidRPr="005A3DC3">
        <w:rPr>
          <w:rFonts w:ascii="Times New Roman" w:hAnsi="Times New Roman" w:cs="Times New Roman"/>
          <w:noProof/>
          <w:szCs w:val="24"/>
        </w:rPr>
        <w:t>, 2020. [Online]. Available: https://www.mayoclinic.org/diseases-conditions/mild-cognitive-impairment/symptoms-causes/syc-20354578. [Accessed: 11-Apr-2020].</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30]</w:t>
      </w:r>
      <w:r w:rsidRPr="005A3DC3">
        <w:rPr>
          <w:rFonts w:ascii="Times New Roman" w:hAnsi="Times New Roman" w:cs="Times New Roman"/>
          <w:noProof/>
          <w:szCs w:val="24"/>
        </w:rPr>
        <w:tab/>
        <w:t xml:space="preserve">O. Erazo, G. Guerrero-Ulloa, D. Guzmán, and C. Cáceres, “From a Common Chair to a Device that Issues Reminders to Seniors,” in </w:t>
      </w:r>
      <w:r w:rsidRPr="005A3DC3">
        <w:rPr>
          <w:rFonts w:ascii="Times New Roman" w:hAnsi="Times New Roman" w:cs="Times New Roman"/>
          <w:i/>
          <w:iCs/>
          <w:noProof/>
          <w:szCs w:val="24"/>
        </w:rPr>
        <w:t>Applied Technologies. ICAT 2019. Communications in Computer and Information Science</w:t>
      </w:r>
      <w:r w:rsidRPr="005A3DC3">
        <w:rPr>
          <w:rFonts w:ascii="Times New Roman" w:hAnsi="Times New Roman" w:cs="Times New Roman"/>
          <w:noProof/>
          <w:szCs w:val="24"/>
        </w:rPr>
        <w:t>, vol. 1194, M. Botto-Tobar, M. Zambrano Vizuete, P. Torres-Carrión, S. Montes León, G. Pizarro Vásquez, and B. Durakovic, Eds. Quito: Springer, 2020, pp. 439–44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31]</w:t>
      </w:r>
      <w:r w:rsidRPr="005A3DC3">
        <w:rPr>
          <w:rFonts w:ascii="Times New Roman" w:hAnsi="Times New Roman" w:cs="Times New Roman"/>
          <w:noProof/>
          <w:szCs w:val="24"/>
        </w:rPr>
        <w:tab/>
        <w:t>O. Erazo, R. Santana, and G. Guerrero-Ulloa, “A Ubiquitous Photo Frame To Provide Reminders To Older Adults,” Guayaquil, 2019.</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32]</w:t>
      </w:r>
      <w:r w:rsidRPr="005A3DC3">
        <w:rPr>
          <w:rFonts w:ascii="Times New Roman" w:hAnsi="Times New Roman" w:cs="Times New Roman"/>
          <w:noProof/>
          <w:szCs w:val="24"/>
        </w:rPr>
        <w:tab/>
        <w:t xml:space="preserve">P. S. Pandey, S. K. Raghuwanshi, and G. S. Tomar, “The real time hardware of Smart Medicine Dispenser to Reduce the Adverse Drugs Reactions,” in </w:t>
      </w:r>
      <w:r w:rsidRPr="005A3DC3">
        <w:rPr>
          <w:rFonts w:ascii="Times New Roman" w:hAnsi="Times New Roman" w:cs="Times New Roman"/>
          <w:i/>
          <w:iCs/>
          <w:noProof/>
          <w:szCs w:val="24"/>
        </w:rPr>
        <w:t>Proceedings on 2018 International Conference on Advances in Computing and Communication Engineering, ICACCE 2018</w:t>
      </w:r>
      <w:r w:rsidRPr="005A3DC3">
        <w:rPr>
          <w:rFonts w:ascii="Times New Roman" w:hAnsi="Times New Roman" w:cs="Times New Roman"/>
          <w:noProof/>
          <w:szCs w:val="24"/>
        </w:rPr>
        <w:t>, 2018, pp. 413–418.</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szCs w:val="24"/>
        </w:rPr>
      </w:pPr>
      <w:r w:rsidRPr="005A3DC3">
        <w:rPr>
          <w:rFonts w:ascii="Times New Roman" w:hAnsi="Times New Roman" w:cs="Times New Roman"/>
          <w:noProof/>
          <w:szCs w:val="24"/>
        </w:rPr>
        <w:t>[33]</w:t>
      </w:r>
      <w:r w:rsidRPr="005A3DC3">
        <w:rPr>
          <w:rFonts w:ascii="Times New Roman" w:hAnsi="Times New Roman" w:cs="Times New Roman"/>
          <w:noProof/>
          <w:szCs w:val="24"/>
        </w:rPr>
        <w:tab/>
        <w:t xml:space="preserve">A. Jabeena and S. Kumar, “Smart medicine dispenser,” in </w:t>
      </w:r>
      <w:r w:rsidRPr="005A3DC3">
        <w:rPr>
          <w:rFonts w:ascii="Times New Roman" w:hAnsi="Times New Roman" w:cs="Times New Roman"/>
          <w:i/>
          <w:iCs/>
          <w:noProof/>
          <w:szCs w:val="24"/>
        </w:rPr>
        <w:t>Proceedings of the International Conference on Smart Systems and Inventive Technology, ICSSIT 2018</w:t>
      </w:r>
      <w:r w:rsidRPr="005A3DC3">
        <w:rPr>
          <w:rFonts w:ascii="Times New Roman" w:hAnsi="Times New Roman" w:cs="Times New Roman"/>
          <w:noProof/>
          <w:szCs w:val="24"/>
        </w:rPr>
        <w:t>, 2018, pp. 410–414.</w:t>
      </w:r>
    </w:p>
    <w:p w:rsidR="005A3DC3" w:rsidRPr="005A3DC3" w:rsidRDefault="005A3DC3" w:rsidP="005A3DC3">
      <w:pPr>
        <w:widowControl w:val="0"/>
        <w:autoSpaceDE w:val="0"/>
        <w:autoSpaceDN w:val="0"/>
        <w:adjustRightInd w:val="0"/>
        <w:spacing w:line="240" w:lineRule="auto"/>
        <w:ind w:left="640" w:hanging="640"/>
        <w:rPr>
          <w:rFonts w:ascii="Times New Roman" w:hAnsi="Times New Roman" w:cs="Times New Roman"/>
          <w:noProof/>
        </w:rPr>
      </w:pPr>
      <w:r w:rsidRPr="005A3DC3">
        <w:rPr>
          <w:rFonts w:ascii="Times New Roman" w:hAnsi="Times New Roman" w:cs="Times New Roman"/>
          <w:noProof/>
          <w:szCs w:val="24"/>
        </w:rPr>
        <w:t>[34]</w:t>
      </w:r>
      <w:r w:rsidRPr="005A3DC3">
        <w:rPr>
          <w:rFonts w:ascii="Times New Roman" w:hAnsi="Times New Roman" w:cs="Times New Roman"/>
          <w:noProof/>
          <w:szCs w:val="24"/>
        </w:rPr>
        <w:tab/>
        <w:t xml:space="preserve">K. Kartheek and S. K. Saddam Hussain, “Medical Dispense System Using IoT,” in </w:t>
      </w:r>
      <w:r w:rsidRPr="005A3DC3">
        <w:rPr>
          <w:rFonts w:ascii="Times New Roman" w:hAnsi="Times New Roman" w:cs="Times New Roman"/>
          <w:i/>
          <w:iCs/>
          <w:noProof/>
          <w:szCs w:val="24"/>
        </w:rPr>
        <w:t>Proceedings - International Conference on Vision Towards Emerging Trends in Communication and Networking, ViTECoN 2019</w:t>
      </w:r>
      <w:r w:rsidRPr="005A3DC3">
        <w:rPr>
          <w:rFonts w:ascii="Times New Roman" w:hAnsi="Times New Roman" w:cs="Times New Roman"/>
          <w:noProof/>
          <w:szCs w:val="24"/>
        </w:rPr>
        <w:t>, 2019, pp. 1–3.</w:t>
      </w:r>
    </w:p>
    <w:p w:rsidR="005A3DC3" w:rsidRPr="004E7EA5" w:rsidRDefault="005A3DC3" w:rsidP="004E7EA5">
      <w:pPr>
        <w:spacing w:line="240" w:lineRule="auto"/>
        <w:jc w:val="both"/>
        <w:rPr>
          <w:rFonts w:ascii="Times New Roman" w:hAnsi="Times New Roman" w:cs="Times New Roman"/>
          <w:lang w:val="es-US"/>
        </w:rPr>
      </w:pPr>
      <w:r>
        <w:rPr>
          <w:rFonts w:ascii="Times New Roman" w:hAnsi="Times New Roman" w:cs="Times New Roman"/>
          <w:lang w:val="es-US"/>
        </w:rPr>
        <w:fldChar w:fldCharType="end"/>
      </w:r>
      <w:bookmarkEnd w:id="1"/>
    </w:p>
    <w:sectPr w:rsidR="005A3DC3" w:rsidRPr="004E7EA5" w:rsidSect="005A3DC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66FFE" w:rsidRDefault="00866FFE" w:rsidP="00931395">
      <w:pPr>
        <w:spacing w:after="0" w:line="240" w:lineRule="auto"/>
      </w:pPr>
      <w:r>
        <w:separator/>
      </w:r>
    </w:p>
  </w:endnote>
  <w:endnote w:type="continuationSeparator" w:id="0">
    <w:p w:rsidR="00866FFE" w:rsidRDefault="00866FFE"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altName w:val="Times New Roman P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66FFE" w:rsidRDefault="00866FFE" w:rsidP="00931395">
      <w:pPr>
        <w:spacing w:after="0" w:line="240" w:lineRule="auto"/>
      </w:pPr>
      <w:r>
        <w:separator/>
      </w:r>
    </w:p>
  </w:footnote>
  <w:footnote w:type="continuationSeparator" w:id="0">
    <w:p w:rsidR="00866FFE" w:rsidRDefault="00866FFE" w:rsidP="00931395">
      <w:pPr>
        <w:spacing w:after="0" w:line="240" w:lineRule="auto"/>
      </w:pPr>
      <w:r>
        <w:continuationSeparator/>
      </w:r>
    </w:p>
  </w:footnote>
  <w:footnote w:id="1">
    <w:p w:rsidR="00435D88" w:rsidRPr="00724C5C" w:rsidRDefault="00435D88">
      <w:pPr>
        <w:pStyle w:val="Textonotapie"/>
        <w:rPr>
          <w:rFonts w:ascii="Times New Roman" w:hAnsi="Times New Roman" w:cs="Times New Roman"/>
          <w:lang w:val="es-US"/>
        </w:rPr>
      </w:pPr>
      <w:r w:rsidRPr="00724C5C">
        <w:rPr>
          <w:rStyle w:val="Refdenotaalpie"/>
          <w:rFonts w:ascii="Times New Roman" w:hAnsi="Times New Roman" w:cs="Times New Roman"/>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8"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19"/>
  </w:num>
  <w:num w:numId="3">
    <w:abstractNumId w:val="5"/>
  </w:num>
  <w:num w:numId="4">
    <w:abstractNumId w:val="17"/>
  </w:num>
  <w:num w:numId="5">
    <w:abstractNumId w:val="16"/>
  </w:num>
  <w:num w:numId="6">
    <w:abstractNumId w:val="1"/>
  </w:num>
  <w:num w:numId="7">
    <w:abstractNumId w:val="12"/>
  </w:num>
  <w:num w:numId="8">
    <w:abstractNumId w:val="2"/>
  </w:num>
  <w:num w:numId="9">
    <w:abstractNumId w:val="14"/>
  </w:num>
  <w:num w:numId="10">
    <w:abstractNumId w:val="10"/>
  </w:num>
  <w:num w:numId="11">
    <w:abstractNumId w:val="6"/>
  </w:num>
  <w:num w:numId="12">
    <w:abstractNumId w:val="18"/>
  </w:num>
  <w:num w:numId="13">
    <w:abstractNumId w:val="7"/>
  </w:num>
  <w:num w:numId="14">
    <w:abstractNumId w:val="27"/>
  </w:num>
  <w:num w:numId="15">
    <w:abstractNumId w:val="24"/>
  </w:num>
  <w:num w:numId="16">
    <w:abstractNumId w:val="15"/>
  </w:num>
  <w:num w:numId="17">
    <w:abstractNumId w:val="11"/>
  </w:num>
  <w:num w:numId="18">
    <w:abstractNumId w:val="22"/>
  </w:num>
  <w:num w:numId="19">
    <w:abstractNumId w:val="26"/>
  </w:num>
  <w:num w:numId="20">
    <w:abstractNumId w:val="23"/>
  </w:num>
  <w:num w:numId="21">
    <w:abstractNumId w:val="0"/>
  </w:num>
  <w:num w:numId="22">
    <w:abstractNumId w:val="13"/>
  </w:num>
  <w:num w:numId="23">
    <w:abstractNumId w:val="4"/>
  </w:num>
  <w:num w:numId="24">
    <w:abstractNumId w:val="25"/>
  </w:num>
  <w:num w:numId="25">
    <w:abstractNumId w:val="8"/>
  </w:num>
  <w:num w:numId="26">
    <w:abstractNumId w:val="9"/>
  </w:num>
  <w:num w:numId="27">
    <w:abstractNumId w:val="21"/>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6D38"/>
    <w:rsid w:val="00007F10"/>
    <w:rsid w:val="00042720"/>
    <w:rsid w:val="00047374"/>
    <w:rsid w:val="00063D8E"/>
    <w:rsid w:val="00065739"/>
    <w:rsid w:val="00066DB2"/>
    <w:rsid w:val="00080E5D"/>
    <w:rsid w:val="0008416D"/>
    <w:rsid w:val="00091B8B"/>
    <w:rsid w:val="000D6C1B"/>
    <w:rsid w:val="000E239E"/>
    <w:rsid w:val="000E6DA6"/>
    <w:rsid w:val="000F46F1"/>
    <w:rsid w:val="00111E6C"/>
    <w:rsid w:val="00121AF5"/>
    <w:rsid w:val="001446CE"/>
    <w:rsid w:val="00146C32"/>
    <w:rsid w:val="00154E7F"/>
    <w:rsid w:val="00176A0A"/>
    <w:rsid w:val="00176D52"/>
    <w:rsid w:val="00187AE9"/>
    <w:rsid w:val="00195AA3"/>
    <w:rsid w:val="001C2A74"/>
    <w:rsid w:val="001C3199"/>
    <w:rsid w:val="001C372E"/>
    <w:rsid w:val="001E6434"/>
    <w:rsid w:val="001F42B4"/>
    <w:rsid w:val="00201672"/>
    <w:rsid w:val="00210E09"/>
    <w:rsid w:val="002201B8"/>
    <w:rsid w:val="00227EC6"/>
    <w:rsid w:val="00230C00"/>
    <w:rsid w:val="002410AE"/>
    <w:rsid w:val="002716D8"/>
    <w:rsid w:val="0027414D"/>
    <w:rsid w:val="0029137E"/>
    <w:rsid w:val="002917C3"/>
    <w:rsid w:val="0029630A"/>
    <w:rsid w:val="002B4BE0"/>
    <w:rsid w:val="002C0AB9"/>
    <w:rsid w:val="002C1A40"/>
    <w:rsid w:val="002D1D11"/>
    <w:rsid w:val="002D57A3"/>
    <w:rsid w:val="00313028"/>
    <w:rsid w:val="003149E8"/>
    <w:rsid w:val="0034379E"/>
    <w:rsid w:val="003574EF"/>
    <w:rsid w:val="003637E1"/>
    <w:rsid w:val="00375B07"/>
    <w:rsid w:val="003808E6"/>
    <w:rsid w:val="00397D1E"/>
    <w:rsid w:val="003A7DF0"/>
    <w:rsid w:val="003F2898"/>
    <w:rsid w:val="003F6DDE"/>
    <w:rsid w:val="003F71E2"/>
    <w:rsid w:val="00412728"/>
    <w:rsid w:val="00413095"/>
    <w:rsid w:val="004146A1"/>
    <w:rsid w:val="00421697"/>
    <w:rsid w:val="00434A9B"/>
    <w:rsid w:val="00435D88"/>
    <w:rsid w:val="00453483"/>
    <w:rsid w:val="0046009D"/>
    <w:rsid w:val="004705F5"/>
    <w:rsid w:val="004A3A73"/>
    <w:rsid w:val="004D4DE9"/>
    <w:rsid w:val="004E30BA"/>
    <w:rsid w:val="004E7EA5"/>
    <w:rsid w:val="0051217B"/>
    <w:rsid w:val="00516C5E"/>
    <w:rsid w:val="00532760"/>
    <w:rsid w:val="00536047"/>
    <w:rsid w:val="0055579A"/>
    <w:rsid w:val="00561385"/>
    <w:rsid w:val="00562FF3"/>
    <w:rsid w:val="00566D3F"/>
    <w:rsid w:val="00571B81"/>
    <w:rsid w:val="00576663"/>
    <w:rsid w:val="00576A8C"/>
    <w:rsid w:val="00576E9B"/>
    <w:rsid w:val="00576EE1"/>
    <w:rsid w:val="005930D6"/>
    <w:rsid w:val="00594038"/>
    <w:rsid w:val="005947E1"/>
    <w:rsid w:val="00596C9C"/>
    <w:rsid w:val="005A2C1A"/>
    <w:rsid w:val="005A3C45"/>
    <w:rsid w:val="005A3DC3"/>
    <w:rsid w:val="005B22CE"/>
    <w:rsid w:val="005B5B52"/>
    <w:rsid w:val="005E4B40"/>
    <w:rsid w:val="005F04EA"/>
    <w:rsid w:val="005F104B"/>
    <w:rsid w:val="005F5728"/>
    <w:rsid w:val="00600F53"/>
    <w:rsid w:val="006226DE"/>
    <w:rsid w:val="0062659B"/>
    <w:rsid w:val="0063397F"/>
    <w:rsid w:val="006346B5"/>
    <w:rsid w:val="00635A22"/>
    <w:rsid w:val="00650BAD"/>
    <w:rsid w:val="00651B03"/>
    <w:rsid w:val="00652FB0"/>
    <w:rsid w:val="00660153"/>
    <w:rsid w:val="0066208A"/>
    <w:rsid w:val="006779B6"/>
    <w:rsid w:val="00684D4D"/>
    <w:rsid w:val="006900C7"/>
    <w:rsid w:val="006946D9"/>
    <w:rsid w:val="006B7AD2"/>
    <w:rsid w:val="006D0AE5"/>
    <w:rsid w:val="006D22EC"/>
    <w:rsid w:val="006D6084"/>
    <w:rsid w:val="00711BD4"/>
    <w:rsid w:val="007177AE"/>
    <w:rsid w:val="00723F63"/>
    <w:rsid w:val="00724C5C"/>
    <w:rsid w:val="007339D7"/>
    <w:rsid w:val="00743562"/>
    <w:rsid w:val="007523FD"/>
    <w:rsid w:val="00756249"/>
    <w:rsid w:val="007573FB"/>
    <w:rsid w:val="007618BB"/>
    <w:rsid w:val="00783741"/>
    <w:rsid w:val="007837D7"/>
    <w:rsid w:val="007A6FDB"/>
    <w:rsid w:val="007B4A05"/>
    <w:rsid w:val="007C385C"/>
    <w:rsid w:val="007C4EBA"/>
    <w:rsid w:val="007E7DD6"/>
    <w:rsid w:val="007F0E17"/>
    <w:rsid w:val="007F4ADD"/>
    <w:rsid w:val="00800651"/>
    <w:rsid w:val="00803349"/>
    <w:rsid w:val="0082430B"/>
    <w:rsid w:val="00842CFB"/>
    <w:rsid w:val="008501E8"/>
    <w:rsid w:val="00852553"/>
    <w:rsid w:val="00866FFE"/>
    <w:rsid w:val="00867EF0"/>
    <w:rsid w:val="008F118A"/>
    <w:rsid w:val="008F7D6B"/>
    <w:rsid w:val="009076BF"/>
    <w:rsid w:val="00912656"/>
    <w:rsid w:val="00924CEE"/>
    <w:rsid w:val="00931395"/>
    <w:rsid w:val="0097519D"/>
    <w:rsid w:val="00982219"/>
    <w:rsid w:val="0098641C"/>
    <w:rsid w:val="00993C37"/>
    <w:rsid w:val="009B5074"/>
    <w:rsid w:val="009B75C6"/>
    <w:rsid w:val="009C6C42"/>
    <w:rsid w:val="009F4BF3"/>
    <w:rsid w:val="009F6ED8"/>
    <w:rsid w:val="00A00B17"/>
    <w:rsid w:val="00A2006F"/>
    <w:rsid w:val="00A60BA3"/>
    <w:rsid w:val="00A72EBD"/>
    <w:rsid w:val="00A8284D"/>
    <w:rsid w:val="00AB6874"/>
    <w:rsid w:val="00AC1266"/>
    <w:rsid w:val="00AF22F1"/>
    <w:rsid w:val="00AF5BEA"/>
    <w:rsid w:val="00B00704"/>
    <w:rsid w:val="00B00AA3"/>
    <w:rsid w:val="00B01AA2"/>
    <w:rsid w:val="00B01E12"/>
    <w:rsid w:val="00B06FB9"/>
    <w:rsid w:val="00B10D66"/>
    <w:rsid w:val="00B17B9B"/>
    <w:rsid w:val="00B24660"/>
    <w:rsid w:val="00B34B8B"/>
    <w:rsid w:val="00B432DB"/>
    <w:rsid w:val="00B45B42"/>
    <w:rsid w:val="00B45C99"/>
    <w:rsid w:val="00B53985"/>
    <w:rsid w:val="00B549F5"/>
    <w:rsid w:val="00B66A39"/>
    <w:rsid w:val="00B66D73"/>
    <w:rsid w:val="00B71B99"/>
    <w:rsid w:val="00B83AA6"/>
    <w:rsid w:val="00B9245C"/>
    <w:rsid w:val="00BA7014"/>
    <w:rsid w:val="00BB47BE"/>
    <w:rsid w:val="00BC7EB2"/>
    <w:rsid w:val="00BE3E96"/>
    <w:rsid w:val="00BE76D7"/>
    <w:rsid w:val="00BF0E29"/>
    <w:rsid w:val="00BF6B3F"/>
    <w:rsid w:val="00BF6C54"/>
    <w:rsid w:val="00C038CE"/>
    <w:rsid w:val="00C16F89"/>
    <w:rsid w:val="00C30345"/>
    <w:rsid w:val="00C526A5"/>
    <w:rsid w:val="00C55E6F"/>
    <w:rsid w:val="00C6133F"/>
    <w:rsid w:val="00C61469"/>
    <w:rsid w:val="00C7382D"/>
    <w:rsid w:val="00C80AA8"/>
    <w:rsid w:val="00CB4D6A"/>
    <w:rsid w:val="00CD3853"/>
    <w:rsid w:val="00CE2E26"/>
    <w:rsid w:val="00CF04B2"/>
    <w:rsid w:val="00D17C56"/>
    <w:rsid w:val="00D2712B"/>
    <w:rsid w:val="00D65B83"/>
    <w:rsid w:val="00D677A2"/>
    <w:rsid w:val="00D74413"/>
    <w:rsid w:val="00D93201"/>
    <w:rsid w:val="00DE2C44"/>
    <w:rsid w:val="00DF17BF"/>
    <w:rsid w:val="00E4304D"/>
    <w:rsid w:val="00E62E2B"/>
    <w:rsid w:val="00E9390F"/>
    <w:rsid w:val="00E95D38"/>
    <w:rsid w:val="00EA471D"/>
    <w:rsid w:val="00ED0134"/>
    <w:rsid w:val="00ED2991"/>
    <w:rsid w:val="00EE78C8"/>
    <w:rsid w:val="00EF2E5E"/>
    <w:rsid w:val="00EF3CFA"/>
    <w:rsid w:val="00F023E3"/>
    <w:rsid w:val="00F23FD1"/>
    <w:rsid w:val="00F30195"/>
    <w:rsid w:val="00F33E61"/>
    <w:rsid w:val="00F5588B"/>
    <w:rsid w:val="00F73003"/>
    <w:rsid w:val="00F8698F"/>
    <w:rsid w:val="00F931F9"/>
    <w:rsid w:val="00FC5E42"/>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A0F57D"/>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408AF7-F0E9-421E-B63F-294402694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364</Words>
  <Characters>79002</Characters>
  <Application>Microsoft Office Word</Application>
  <DocSecurity>0</DocSecurity>
  <Lines>658</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2</cp:revision>
  <dcterms:created xsi:type="dcterms:W3CDTF">2020-04-13T15:30:00Z</dcterms:created>
  <dcterms:modified xsi:type="dcterms:W3CDTF">2020-04-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